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header5.xml" ContentType="application/vnd.openxmlformats-officedocument.wordprocessingml.header+xml"/>
  <Override PartName="/word/styles.xml" ContentType="application/vnd.openxmlformats-officedocument.wordprocessingml.styles+xml"/>
  <Override PartName="/word/footer5.xml" ContentType="application/vnd.openxmlformats-officedocument.wordprocessingml.footer+xml"/>
  <Override PartName="/word/header4.xml" ContentType="application/vnd.openxmlformats-officedocument.wordprocessingml.header+xml"/>
  <Override PartName="/word/settings.xml" ContentType="application/vnd.openxmlformats-officedocument.wordprocessingml.settings+xml"/>
  <Override PartName="/word/footer1.xml" ContentType="application/vnd.openxmlformats-officedocument.wordprocessingml.footer+xml"/>
  <Override PartName="/word/numbering.xml" ContentType="application/vnd.openxmlformats-officedocument.wordprocessingml.numbering+xml"/>
  <Override PartName="/word/footer6.xml" ContentType="application/vnd.openxmlformats-officedocument.wordprocessingml.footer+xml"/>
  <Override PartName="/word/document.xml" ContentType="application/vnd.openxmlformats-officedocument.wordprocessingml.document.main+xml"/>
  <Override PartName="/word/header2.xml" ContentType="application/vnd.openxmlformats-officedocument.wordprocessingml.header+xml"/>
  <Override PartName="/word/media/image1.png" ContentType="image/png"/>
  <Override PartName="/word/fontTable.xml" ContentType="application/vnd.openxmlformats-officedocument.wordprocessingml.fontTable+xml"/>
  <Override PartName="/word/header3.xml" ContentType="application/vnd.openxmlformats-officedocument.wordprocessingml.head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360"/>
        <w:jc w:val="center"/>
        <w:rPr>
          <w:rFonts w:ascii="Times New Roman" w:hAnsi="Times New Roman"/>
          <w:sz w:val="28"/>
          <w:szCs w:val="28"/>
        </w:rPr>
      </w:pPr>
      <w:r>
        <w:rPr>
          <w:sz w:val="28"/>
          <w:szCs w:val="28"/>
        </w:rPr>
        <w:t>Ujian Akhir Semester</w:t>
      </w:r>
    </w:p>
    <w:p>
      <w:pPr>
        <w:pStyle w:val="Normal"/>
        <w:spacing w:lineRule="auto" w:line="360"/>
        <w:jc w:val="center"/>
        <w:rPr>
          <w:rFonts w:ascii="Times New Roman" w:hAnsi="Times New Roman"/>
          <w:sz w:val="24"/>
          <w:szCs w:val="28"/>
        </w:rPr>
      </w:pPr>
      <w:r>
        <w:rPr>
          <w:sz w:val="24"/>
          <w:szCs w:val="28"/>
        </w:rPr>
        <w:t>Mata Kuliah :</w:t>
      </w:r>
    </w:p>
    <w:p>
      <w:pPr>
        <w:pStyle w:val="Normal"/>
        <w:spacing w:lineRule="auto" w:line="360"/>
        <w:jc w:val="center"/>
        <w:rPr>
          <w:rFonts w:ascii="Times New Roman" w:hAnsi="Times New Roman"/>
          <w:b/>
          <w:b/>
          <w:bCs/>
          <w:sz w:val="24"/>
          <w:szCs w:val="28"/>
        </w:rPr>
      </w:pPr>
      <w:r>
        <w:rPr>
          <w:b/>
          <w:bCs/>
          <w:sz w:val="24"/>
          <w:szCs w:val="28"/>
        </w:rPr>
        <w:t>Pengantar Lingkungan Lahan Basah</w:t>
      </w:r>
    </w:p>
    <w:p>
      <w:pPr>
        <w:pStyle w:val="Normal"/>
        <w:spacing w:lineRule="auto" w:line="360"/>
        <w:jc w:val="center"/>
        <w:rPr>
          <w:b/>
          <w:b/>
          <w:bCs/>
          <w:sz w:val="28"/>
          <w:szCs w:val="28"/>
        </w:rPr>
      </w:pPr>
      <w:r>
        <w:rPr>
          <w:b/>
          <w:bCs/>
          <w:sz w:val="28"/>
          <w:szCs w:val="28"/>
        </w:rPr>
        <w:t>“</w:t>
      </w:r>
      <w:r>
        <w:rPr>
          <w:b/>
          <w:bCs/>
          <w:sz w:val="28"/>
          <w:szCs w:val="28"/>
        </w:rPr>
        <w:t>Tanaman Teratai pada Lingkungan Lahan Basah”</w:t>
      </w:r>
    </w:p>
    <w:p>
      <w:pPr>
        <w:pStyle w:val="Normal"/>
        <w:spacing w:lineRule="auto" w:line="240"/>
        <w:jc w:val="center"/>
        <w:rPr>
          <w:sz w:val="28"/>
          <w:szCs w:val="28"/>
        </w:rPr>
      </w:pPr>
      <w:r>
        <w:rPr>
          <w:sz w:val="28"/>
          <w:szCs w:val="28"/>
        </w:rPr>
        <w:drawing>
          <wp:inline distT="0" distB="0" distL="0" distR="0">
            <wp:extent cx="1570355" cy="1570355"/>
            <wp:effectExtent l="0" t="0" r="0" b="0"/>
            <wp:docPr id="1"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descr=""/>
                    <pic:cNvPicPr>
                      <a:picLocks noChangeAspect="1" noChangeArrowheads="1"/>
                    </pic:cNvPicPr>
                  </pic:nvPicPr>
                  <pic:blipFill>
                    <a:blip r:embed="rId2"/>
                    <a:stretch>
                      <a:fillRect/>
                    </a:stretch>
                  </pic:blipFill>
                  <pic:spPr bwMode="auto">
                    <a:xfrm>
                      <a:off x="0" y="0"/>
                      <a:ext cx="1570355" cy="1570355"/>
                    </a:xfrm>
                    <a:prstGeom prst="rect">
                      <a:avLst/>
                    </a:prstGeom>
                  </pic:spPr>
                </pic:pic>
              </a:graphicData>
            </a:graphic>
          </wp:inline>
        </w:drawing>
      </w:r>
    </w:p>
    <w:p>
      <w:pPr>
        <w:pStyle w:val="Normal"/>
        <w:spacing w:lineRule="auto" w:line="240"/>
        <w:jc w:val="center"/>
        <w:rPr>
          <w:rFonts w:ascii="Times New Roman" w:hAnsi="Times New Roman"/>
          <w:sz w:val="28"/>
          <w:szCs w:val="28"/>
        </w:rPr>
      </w:pPr>
      <w:r>
        <w:rPr>
          <w:sz w:val="28"/>
          <w:szCs w:val="28"/>
        </w:rPr>
      </w:r>
    </w:p>
    <w:p>
      <w:pPr>
        <w:pStyle w:val="Normal"/>
        <w:spacing w:lineRule="auto" w:line="360"/>
        <w:jc w:val="center"/>
        <w:rPr>
          <w:rFonts w:ascii="Times New Roman" w:hAnsi="Times New Roman"/>
          <w:b/>
          <w:b/>
          <w:bCs/>
          <w:sz w:val="24"/>
          <w:szCs w:val="24"/>
        </w:rPr>
      </w:pPr>
      <w:r>
        <w:rPr>
          <w:b/>
          <w:bCs/>
          <w:sz w:val="24"/>
          <w:szCs w:val="24"/>
        </w:rPr>
        <w:t>Dosen Pengampu:</w:t>
      </w:r>
    </w:p>
    <w:p>
      <w:pPr>
        <w:pStyle w:val="Normal"/>
        <w:spacing w:lineRule="auto" w:line="360"/>
        <w:jc w:val="center"/>
        <w:rPr>
          <w:rFonts w:ascii="Times New Roman" w:hAnsi="Times New Roman"/>
          <w:b/>
          <w:b/>
          <w:bCs/>
          <w:sz w:val="24"/>
          <w:szCs w:val="24"/>
        </w:rPr>
      </w:pPr>
      <w:r>
        <w:rPr>
          <w:b/>
          <w:bCs/>
          <w:sz w:val="24"/>
          <w:szCs w:val="24"/>
        </w:rPr>
        <w:t>Prof. Dr. Deasy Arisanty, S.Si., M. Sc.</w:t>
      </w:r>
    </w:p>
    <w:p>
      <w:pPr>
        <w:pStyle w:val="Normal"/>
        <w:spacing w:lineRule="auto" w:line="360"/>
        <w:jc w:val="center"/>
        <w:rPr>
          <w:rFonts w:ascii="Times New Roman" w:hAnsi="Times New Roman"/>
          <w:b/>
          <w:b/>
          <w:bCs/>
          <w:sz w:val="24"/>
          <w:szCs w:val="24"/>
        </w:rPr>
      </w:pPr>
      <w:r>
        <w:rPr>
          <w:b/>
          <w:bCs/>
          <w:sz w:val="24"/>
          <w:szCs w:val="24"/>
        </w:rPr>
        <w:t>Dr. Karunia Puji Astuti, S. Pd., M.Pd</w:t>
      </w:r>
    </w:p>
    <w:p>
      <w:pPr>
        <w:pStyle w:val="Normal"/>
        <w:spacing w:lineRule="auto" w:line="360"/>
        <w:jc w:val="center"/>
        <w:rPr>
          <w:rFonts w:ascii="Times New Roman" w:hAnsi="Times New Roman"/>
          <w:b/>
          <w:b/>
          <w:bCs/>
          <w:sz w:val="24"/>
          <w:szCs w:val="24"/>
        </w:rPr>
      </w:pPr>
      <w:r>
        <w:rPr>
          <w:b/>
          <w:bCs/>
          <w:sz w:val="24"/>
          <w:szCs w:val="24"/>
        </w:rPr>
      </w:r>
    </w:p>
    <w:p>
      <w:pPr>
        <w:pStyle w:val="Normal"/>
        <w:spacing w:lineRule="auto" w:line="240"/>
        <w:jc w:val="center"/>
        <w:rPr>
          <w:rFonts w:ascii="Times New Roman" w:hAnsi="Times New Roman"/>
          <w:b w:val="false"/>
          <w:b w:val="false"/>
          <w:bCs w:val="false"/>
          <w:sz w:val="28"/>
          <w:szCs w:val="24"/>
        </w:rPr>
      </w:pPr>
      <w:r>
        <w:rPr>
          <w:b w:val="false"/>
          <w:bCs w:val="false"/>
          <w:sz w:val="28"/>
          <w:szCs w:val="24"/>
        </w:rPr>
      </w:r>
    </w:p>
    <w:p>
      <w:pPr>
        <w:pStyle w:val="Normal"/>
        <w:spacing w:lineRule="auto" w:line="240"/>
        <w:jc w:val="center"/>
        <w:rPr>
          <w:rFonts w:ascii="Times New Roman" w:hAnsi="Times New Roman"/>
          <w:b w:val="false"/>
          <w:b w:val="false"/>
          <w:bCs w:val="false"/>
          <w:sz w:val="28"/>
          <w:szCs w:val="24"/>
        </w:rPr>
      </w:pPr>
      <w:r>
        <w:rPr>
          <w:b w:val="false"/>
          <w:bCs w:val="false"/>
          <w:sz w:val="28"/>
          <w:szCs w:val="24"/>
        </w:rPr>
      </w:r>
    </w:p>
    <w:p>
      <w:pPr>
        <w:pStyle w:val="Normal"/>
        <w:spacing w:lineRule="auto" w:line="240"/>
        <w:jc w:val="center"/>
        <w:rPr>
          <w:rFonts w:ascii="Times New Roman" w:hAnsi="Times New Roman"/>
          <w:b w:val="false"/>
          <w:b w:val="false"/>
          <w:bCs w:val="false"/>
          <w:sz w:val="28"/>
          <w:szCs w:val="24"/>
        </w:rPr>
      </w:pPr>
      <w:r>
        <w:rPr>
          <w:b w:val="false"/>
          <w:bCs w:val="false"/>
          <w:sz w:val="28"/>
          <w:szCs w:val="24"/>
        </w:rPr>
      </w:r>
    </w:p>
    <w:p>
      <w:pPr>
        <w:pStyle w:val="Normal"/>
        <w:spacing w:lineRule="auto" w:line="240"/>
        <w:jc w:val="center"/>
        <w:rPr>
          <w:rFonts w:ascii="Times New Roman" w:hAnsi="Times New Roman"/>
          <w:b w:val="false"/>
          <w:b w:val="false"/>
          <w:bCs w:val="false"/>
          <w:sz w:val="28"/>
          <w:szCs w:val="24"/>
        </w:rPr>
      </w:pPr>
      <w:r>
        <w:rPr>
          <w:b w:val="false"/>
          <w:bCs w:val="false"/>
          <w:sz w:val="28"/>
          <w:szCs w:val="24"/>
        </w:rPr>
      </w:r>
    </w:p>
    <w:p>
      <w:pPr>
        <w:pStyle w:val="Normal"/>
        <w:spacing w:lineRule="auto" w:line="360"/>
        <w:jc w:val="center"/>
        <w:rPr>
          <w:rFonts w:ascii="Times New Roman" w:hAnsi="Times New Roman"/>
          <w:b/>
          <w:b/>
          <w:bCs/>
          <w:sz w:val="28"/>
          <w:szCs w:val="24"/>
        </w:rPr>
      </w:pPr>
      <w:r>
        <w:rPr>
          <w:b/>
          <w:bCs/>
          <w:sz w:val="24"/>
          <w:szCs w:val="24"/>
        </w:rPr>
        <w:t xml:space="preserve">Disusun </w:t>
      </w:r>
      <w:r>
        <w:rPr>
          <w:b/>
          <w:bCs/>
          <w:sz w:val="24"/>
          <w:szCs w:val="24"/>
        </w:rPr>
        <w:t>Oleh:</w:t>
      </w:r>
    </w:p>
    <w:p>
      <w:pPr>
        <w:pStyle w:val="Normal"/>
        <w:spacing w:lineRule="auto" w:line="360"/>
        <w:jc w:val="center"/>
        <w:rPr>
          <w:rFonts w:ascii="Times New Roman" w:hAnsi="Times New Roman"/>
          <w:b w:val="false"/>
          <w:b w:val="false"/>
          <w:bCs w:val="false"/>
          <w:sz w:val="28"/>
          <w:szCs w:val="24"/>
        </w:rPr>
      </w:pPr>
      <w:r>
        <w:rPr>
          <w:b w:val="false"/>
          <w:bCs w:val="false"/>
          <w:sz w:val="28"/>
          <w:szCs w:val="24"/>
        </w:rPr>
        <w:t xml:space="preserve">Ari Yono </w:t>
        <w:tab/>
        <w:tab/>
      </w:r>
      <w:r>
        <w:rPr>
          <w:b w:val="false"/>
          <w:bCs w:val="false"/>
          <w:sz w:val="24"/>
          <w:szCs w:val="24"/>
        </w:rPr>
        <w:t>2110131310001</w:t>
      </w:r>
    </w:p>
    <w:p>
      <w:pPr>
        <w:pStyle w:val="Normal"/>
        <w:spacing w:lineRule="auto" w:line="240"/>
        <w:jc w:val="center"/>
        <w:rPr>
          <w:rFonts w:ascii="Times New Roman" w:hAnsi="Times New Roman"/>
          <w:b w:val="false"/>
          <w:b w:val="false"/>
          <w:bCs w:val="false"/>
          <w:sz w:val="28"/>
          <w:szCs w:val="24"/>
        </w:rPr>
      </w:pPr>
      <w:r>
        <w:rPr>
          <w:b w:val="false"/>
          <w:bCs w:val="false"/>
          <w:sz w:val="28"/>
          <w:szCs w:val="24"/>
        </w:rPr>
      </w:r>
    </w:p>
    <w:p>
      <w:pPr>
        <w:pStyle w:val="Normal"/>
        <w:spacing w:lineRule="auto" w:line="240"/>
        <w:jc w:val="center"/>
        <w:rPr>
          <w:rFonts w:ascii="Times New Roman" w:hAnsi="Times New Roman"/>
          <w:b w:val="false"/>
          <w:b w:val="false"/>
          <w:bCs w:val="false"/>
          <w:sz w:val="28"/>
          <w:szCs w:val="24"/>
        </w:rPr>
      </w:pPr>
      <w:r>
        <w:rPr>
          <w:b w:val="false"/>
          <w:bCs w:val="false"/>
          <w:sz w:val="28"/>
          <w:szCs w:val="24"/>
        </w:rPr>
      </w:r>
    </w:p>
    <w:p>
      <w:pPr>
        <w:pStyle w:val="Normal"/>
        <w:spacing w:lineRule="auto" w:line="240"/>
        <w:jc w:val="center"/>
        <w:rPr>
          <w:rFonts w:ascii="Times New Roman" w:hAnsi="Times New Roman"/>
          <w:b w:val="false"/>
          <w:b w:val="false"/>
          <w:bCs w:val="false"/>
          <w:sz w:val="28"/>
          <w:szCs w:val="24"/>
        </w:rPr>
      </w:pPr>
      <w:r>
        <w:rPr>
          <w:b w:val="false"/>
          <w:bCs w:val="false"/>
          <w:sz w:val="28"/>
          <w:szCs w:val="24"/>
        </w:rPr>
      </w:r>
    </w:p>
    <w:p>
      <w:pPr>
        <w:pStyle w:val="Normal"/>
        <w:spacing w:lineRule="auto" w:line="240"/>
        <w:jc w:val="center"/>
        <w:rPr>
          <w:rFonts w:ascii="Times New Roman" w:hAnsi="Times New Roman"/>
          <w:b w:val="false"/>
          <w:b w:val="false"/>
          <w:bCs w:val="false"/>
          <w:sz w:val="28"/>
          <w:szCs w:val="24"/>
        </w:rPr>
      </w:pPr>
      <w:r>
        <w:rPr>
          <w:b w:val="false"/>
          <w:bCs w:val="false"/>
          <w:sz w:val="28"/>
          <w:szCs w:val="24"/>
        </w:rPr>
      </w:r>
    </w:p>
    <w:p>
      <w:pPr>
        <w:pStyle w:val="Normal"/>
        <w:spacing w:lineRule="auto" w:line="240"/>
        <w:jc w:val="center"/>
        <w:rPr>
          <w:rFonts w:ascii="Times New Roman" w:hAnsi="Times New Roman"/>
          <w:b w:val="false"/>
          <w:b w:val="false"/>
          <w:bCs w:val="false"/>
          <w:sz w:val="28"/>
          <w:szCs w:val="24"/>
        </w:rPr>
      </w:pPr>
      <w:r>
        <w:rPr>
          <w:b w:val="false"/>
          <w:bCs w:val="false"/>
          <w:sz w:val="28"/>
          <w:szCs w:val="24"/>
        </w:rPr>
      </w:r>
    </w:p>
    <w:p>
      <w:pPr>
        <w:pStyle w:val="Normal"/>
        <w:spacing w:lineRule="auto" w:line="240"/>
        <w:jc w:val="center"/>
        <w:rPr>
          <w:rFonts w:ascii="Times New Roman" w:hAnsi="Times New Roman"/>
          <w:b w:val="false"/>
          <w:b w:val="false"/>
          <w:bCs w:val="false"/>
          <w:sz w:val="28"/>
          <w:szCs w:val="24"/>
        </w:rPr>
      </w:pPr>
      <w:r>
        <w:rPr>
          <w:b w:val="false"/>
          <w:bCs w:val="false"/>
          <w:sz w:val="28"/>
          <w:szCs w:val="24"/>
        </w:rPr>
      </w:r>
    </w:p>
    <w:p>
      <w:pPr>
        <w:pStyle w:val="Normal"/>
        <w:spacing w:lineRule="auto" w:line="240"/>
        <w:jc w:val="center"/>
        <w:rPr>
          <w:rFonts w:ascii="Times New Roman" w:hAnsi="Times New Roman"/>
          <w:b w:val="false"/>
          <w:b w:val="false"/>
          <w:bCs w:val="false"/>
          <w:sz w:val="28"/>
          <w:szCs w:val="24"/>
        </w:rPr>
      </w:pPr>
      <w:r>
        <w:rPr>
          <w:b w:val="false"/>
          <w:bCs w:val="false"/>
          <w:sz w:val="28"/>
          <w:szCs w:val="24"/>
        </w:rPr>
      </w:r>
    </w:p>
    <w:p>
      <w:pPr>
        <w:pStyle w:val="TextBody"/>
        <w:spacing w:lineRule="auto" w:line="240"/>
        <w:ind w:left="0" w:right="0" w:hanging="0"/>
        <w:jc w:val="center"/>
        <w:rPr>
          <w:rFonts w:ascii="Times New Roman" w:hAnsi="Times New Roman"/>
          <w:b/>
          <w:b/>
          <w:bCs/>
          <w:sz w:val="28"/>
          <w:szCs w:val="24"/>
        </w:rPr>
      </w:pPr>
      <w:r>
        <w:rPr>
          <w:rFonts w:ascii="Times New Roman" w:hAnsi="Times New Roman"/>
          <w:b/>
          <w:bCs/>
          <w:sz w:val="28"/>
          <w:szCs w:val="24"/>
        </w:rPr>
        <w:t>P</w:t>
      </w:r>
      <w:r>
        <w:rPr>
          <w:rFonts w:ascii="Times New Roman" w:hAnsi="Times New Roman"/>
          <w:b/>
          <w:bCs/>
          <w:sz w:val="28"/>
          <w:szCs w:val="24"/>
        </w:rPr>
        <w:t xml:space="preserve">ROGRAM STUDI PENDIDIKAN KOMPUTER </w:t>
      </w:r>
    </w:p>
    <w:p>
      <w:pPr>
        <w:pStyle w:val="TextBody"/>
        <w:spacing w:lineRule="auto" w:line="240"/>
        <w:ind w:left="0" w:right="0" w:hanging="0"/>
        <w:jc w:val="center"/>
        <w:rPr>
          <w:b/>
          <w:b/>
          <w:bCs/>
          <w:sz w:val="28"/>
        </w:rPr>
      </w:pPr>
      <w:r>
        <w:rPr>
          <w:b/>
          <w:bCs/>
          <w:sz w:val="28"/>
        </w:rPr>
        <w:t>JURUSAN PENDIDI</w:t>
      </w:r>
      <w:r>
        <w:rPr>
          <w:b/>
          <w:bCs/>
          <w:sz w:val="28"/>
        </w:rPr>
        <w:t>KAN</w:t>
      </w:r>
      <w:r>
        <w:rPr>
          <w:b/>
          <w:bCs/>
          <w:sz w:val="28"/>
        </w:rPr>
        <w:t xml:space="preserve"> MATEMATIKA DAN IPA</w:t>
      </w:r>
    </w:p>
    <w:p>
      <w:pPr>
        <w:pStyle w:val="TextBody"/>
        <w:spacing w:lineRule="auto" w:line="240"/>
        <w:ind w:left="0" w:right="0" w:hanging="0"/>
        <w:jc w:val="center"/>
        <w:rPr>
          <w:b/>
          <w:b/>
          <w:bCs/>
          <w:sz w:val="28"/>
        </w:rPr>
      </w:pPr>
      <w:r>
        <w:rPr>
          <w:b/>
          <w:bCs/>
          <w:sz w:val="28"/>
        </w:rPr>
        <w:t>FAKULTAS KEGURUAN DAN ILMU PENDIDIKAN</w:t>
      </w:r>
    </w:p>
    <w:p>
      <w:pPr>
        <w:pStyle w:val="TextBody"/>
        <w:spacing w:lineRule="auto" w:line="240"/>
        <w:ind w:left="0" w:right="0" w:hanging="0"/>
        <w:jc w:val="center"/>
        <w:rPr>
          <w:b/>
          <w:b/>
          <w:bCs/>
          <w:sz w:val="28"/>
        </w:rPr>
      </w:pPr>
      <w:r>
        <w:rPr>
          <w:b/>
          <w:bCs/>
          <w:sz w:val="28"/>
        </w:rPr>
        <w:t>UNIVERSITAS LAMBUNG MANGKURAT</w:t>
      </w:r>
    </w:p>
    <w:p>
      <w:pPr>
        <w:pStyle w:val="TextBody"/>
        <w:spacing w:lineRule="auto" w:line="240"/>
        <w:ind w:left="0" w:right="0" w:hanging="0"/>
        <w:jc w:val="center"/>
        <w:rPr>
          <w:b/>
          <w:b/>
          <w:bCs/>
          <w:sz w:val="28"/>
        </w:rPr>
      </w:pPr>
      <w:r>
        <w:rPr>
          <w:b/>
          <w:bCs/>
          <w:sz w:val="28"/>
        </w:rPr>
        <w:t>BANJARMASIN</w:t>
      </w:r>
    </w:p>
    <w:p>
      <w:pPr>
        <w:sectPr>
          <w:type w:val="nextPage"/>
          <w:pgSz w:w="11906" w:h="16838"/>
          <w:pgMar w:left="2268" w:right="1699" w:gutter="0" w:header="0" w:top="2268" w:footer="0" w:bottom="1699"/>
          <w:pgNumType w:fmt="lowerRoman"/>
          <w:formProt w:val="false"/>
          <w:textDirection w:val="lrTb"/>
          <w:docGrid w:type="default" w:linePitch="312" w:charSpace="4294961151"/>
        </w:sectPr>
        <w:pStyle w:val="TextBody"/>
        <w:spacing w:lineRule="auto" w:line="240"/>
        <w:ind w:left="0" w:right="0" w:hanging="0"/>
        <w:jc w:val="center"/>
        <w:rPr>
          <w:rFonts w:ascii="Times New Roman" w:hAnsi="Times New Roman"/>
          <w:b/>
          <w:b/>
          <w:bCs/>
          <w:sz w:val="28"/>
          <w:szCs w:val="24"/>
        </w:rPr>
      </w:pPr>
      <w:r>
        <w:rPr>
          <w:rFonts w:ascii="Times New Roman" w:hAnsi="Times New Roman"/>
          <w:b/>
          <w:bCs/>
          <w:sz w:val="28"/>
          <w:szCs w:val="24"/>
        </w:rPr>
        <w:t>202</w:t>
      </w:r>
      <w:r>
        <w:rPr>
          <w:rFonts w:ascii="Times New Roman" w:hAnsi="Times New Roman"/>
          <w:b/>
          <w:bCs/>
          <w:sz w:val="28"/>
          <w:szCs w:val="24"/>
        </w:rPr>
        <w:t>4</w:t>
      </w:r>
    </w:p>
    <w:p>
      <w:pPr>
        <w:pStyle w:val="TanpaNoRomawi"/>
        <w:rPr/>
      </w:pPr>
      <w:bookmarkStart w:id="0" w:name="__RefHeading___Toc792_4249902714"/>
      <w:bookmarkEnd w:id="0"/>
      <w:r>
        <w:rPr/>
        <w:t>D</w:t>
      </w:r>
      <w:r>
        <w:rPr/>
        <w:t>AFTAR ISI</w:t>
      </w:r>
    </w:p>
    <w:sdt>
      <w:sdtPr>
        <w:docPartObj>
          <w:docPartGallery w:val="Table of Contents"/>
          <w:docPartUnique w:val="true"/>
        </w:docPartObj>
      </w:sdtPr>
      <w:sdtContent>
        <w:p>
          <w:pPr>
            <w:pStyle w:val="Contents1"/>
            <w:tabs>
              <w:tab w:val="clear" w:pos="7946"/>
              <w:tab w:val="right" w:pos="7937" w:leader="dot"/>
            </w:tabs>
            <w:rPr/>
          </w:pPr>
          <w:r>
            <w:fldChar w:fldCharType="begin"/>
          </w:r>
          <w:r>
            <w:rPr>
              <w:rStyle w:val="IndexLink"/>
            </w:rPr>
            <w:instrText xml:space="preserve"> TOC \o "1-2" \h</w:instrText>
          </w:r>
          <w:r>
            <w:rPr>
              <w:rStyle w:val="IndexLink"/>
            </w:rPr>
            <w:fldChar w:fldCharType="separate"/>
          </w:r>
          <w:hyperlink w:anchor="__RefHeading___Toc792_4249902714">
            <w:r>
              <w:rPr>
                <w:rStyle w:val="IndexLink"/>
              </w:rPr>
              <w:t>DAFTAR ISI</w:t>
              <w:tab/>
              <w:t>ii</w:t>
            </w:r>
          </w:hyperlink>
        </w:p>
        <w:p>
          <w:pPr>
            <w:pStyle w:val="Contents1"/>
            <w:tabs>
              <w:tab w:val="clear" w:pos="7946"/>
              <w:tab w:val="right" w:pos="7937" w:leader="dot"/>
            </w:tabs>
            <w:rPr/>
          </w:pPr>
          <w:hyperlink w:anchor="__RefHeading___Toc796_4249902714">
            <w:r>
              <w:rPr>
                <w:rStyle w:val="IndexLink"/>
              </w:rPr>
              <w:t>BAB I  PENDAHULUAN</w:t>
              <w:tab/>
              <w:t>1</w:t>
            </w:r>
          </w:hyperlink>
        </w:p>
        <w:p>
          <w:pPr>
            <w:pStyle w:val="Contents1"/>
            <w:tabs>
              <w:tab w:val="clear" w:pos="7946"/>
              <w:tab w:val="right" w:pos="7937" w:leader="dot"/>
            </w:tabs>
            <w:rPr/>
          </w:pPr>
          <w:hyperlink w:anchor="__RefHeading___Toc11022_2591840187">
            <w:r>
              <w:rPr>
                <w:rStyle w:val="IndexLink"/>
              </w:rPr>
              <w:t>BAB II  KAJIAN PUSTAKA</w:t>
              <w:tab/>
              <w:t>4</w:t>
            </w:r>
          </w:hyperlink>
        </w:p>
        <w:p>
          <w:pPr>
            <w:pStyle w:val="Contents2"/>
            <w:tabs>
              <w:tab w:val="clear" w:pos="7663"/>
              <w:tab w:val="right" w:pos="7937" w:leader="dot"/>
            </w:tabs>
            <w:rPr/>
          </w:pPr>
          <w:hyperlink w:anchor="__RefHeading___Toc810_4249902714">
            <w:r>
              <w:rPr>
                <w:rStyle w:val="IndexLink"/>
              </w:rPr>
              <w:t xml:space="preserve"> </w:t>
            </w:r>
            <w:r>
              <w:rPr>
                <w:rStyle w:val="IndexLink"/>
              </w:rPr>
              <w:t>2.1  Lahan Basah</w:t>
              <w:tab/>
              <w:t>4</w:t>
            </w:r>
          </w:hyperlink>
        </w:p>
        <w:p>
          <w:pPr>
            <w:pStyle w:val="Contents2"/>
            <w:tabs>
              <w:tab w:val="clear" w:pos="7663"/>
              <w:tab w:val="right" w:pos="7937" w:leader="dot"/>
            </w:tabs>
            <w:rPr/>
          </w:pPr>
          <w:hyperlink w:anchor="__RefHeading___Toc810_42499027141">
            <w:r>
              <w:rPr>
                <w:rStyle w:val="IndexLink"/>
              </w:rPr>
              <w:t xml:space="preserve"> </w:t>
            </w:r>
            <w:r>
              <w:rPr>
                <w:rStyle w:val="IndexLink"/>
              </w:rPr>
              <w:t>2.2  Tanaman Teratai</w:t>
              <w:tab/>
              <w:t>4</w:t>
            </w:r>
          </w:hyperlink>
        </w:p>
        <w:p>
          <w:pPr>
            <w:pStyle w:val="Contents2"/>
            <w:tabs>
              <w:tab w:val="clear" w:pos="7663"/>
              <w:tab w:val="right" w:pos="7937" w:leader="dot"/>
            </w:tabs>
            <w:rPr/>
          </w:pPr>
          <w:hyperlink w:anchor="__RefHeading___Toc812_4249902714">
            <w:r>
              <w:rPr>
                <w:rStyle w:val="IndexLink"/>
              </w:rPr>
              <w:t xml:space="preserve"> </w:t>
            </w:r>
            <w:r>
              <w:rPr>
                <w:rStyle w:val="IndexLink"/>
              </w:rPr>
              <w:t>2.3  Peran ULM dalam Lingkungan Lahan Basah</w:t>
              <w:tab/>
              <w:t>5</w:t>
            </w:r>
          </w:hyperlink>
        </w:p>
        <w:p>
          <w:pPr>
            <w:pStyle w:val="Contents2"/>
            <w:tabs>
              <w:tab w:val="clear" w:pos="7663"/>
              <w:tab w:val="right" w:pos="7937" w:leader="dot"/>
            </w:tabs>
            <w:rPr/>
          </w:pPr>
          <w:hyperlink w:anchor="__RefHeading___Toc6505_1179961287">
            <w:r>
              <w:rPr>
                <w:rStyle w:val="IndexLink"/>
              </w:rPr>
              <w:t xml:space="preserve"> </w:t>
            </w:r>
            <w:r>
              <w:rPr>
                <w:rStyle w:val="IndexLink"/>
              </w:rPr>
              <w:t>2.4  Penelitian Terkait Tanaman Teratai dan Lahan Basah</w:t>
              <w:tab/>
              <w:t>6</w:t>
            </w:r>
          </w:hyperlink>
        </w:p>
        <w:p>
          <w:pPr>
            <w:pStyle w:val="Contents1"/>
            <w:tabs>
              <w:tab w:val="clear" w:pos="7946"/>
              <w:tab w:val="right" w:pos="7937" w:leader="dot"/>
            </w:tabs>
            <w:rPr/>
          </w:pPr>
          <w:hyperlink w:anchor="__RefHeading___Toc9472_485118589">
            <w:r>
              <w:rPr>
                <w:rStyle w:val="IndexLink"/>
              </w:rPr>
              <w:t>BAB III  METODE</w:t>
              <w:tab/>
              <w:t>7</w:t>
            </w:r>
          </w:hyperlink>
        </w:p>
        <w:p>
          <w:pPr>
            <w:pStyle w:val="Contents2"/>
            <w:tabs>
              <w:tab w:val="clear" w:pos="7663"/>
              <w:tab w:val="right" w:pos="7937" w:leader="dot"/>
            </w:tabs>
            <w:rPr/>
          </w:pPr>
          <w:hyperlink w:anchor="__RefHeading___Toc9474_485118589">
            <w:r>
              <w:rPr>
                <w:rStyle w:val="IndexLink"/>
              </w:rPr>
              <w:t xml:space="preserve"> </w:t>
            </w:r>
            <w:r>
              <w:rPr>
                <w:rStyle w:val="IndexLink"/>
              </w:rPr>
              <w:t>3.1  Studi Literatur</w:t>
              <w:tab/>
              <w:t>7</w:t>
            </w:r>
          </w:hyperlink>
        </w:p>
        <w:p>
          <w:pPr>
            <w:pStyle w:val="Contents2"/>
            <w:tabs>
              <w:tab w:val="clear" w:pos="7663"/>
              <w:tab w:val="right" w:pos="7937" w:leader="dot"/>
            </w:tabs>
            <w:rPr/>
          </w:pPr>
          <w:hyperlink w:anchor="__RefHeading___Toc1996_1406532964">
            <w:r>
              <w:rPr>
                <w:rStyle w:val="IndexLink"/>
              </w:rPr>
              <w:t xml:space="preserve"> </w:t>
            </w:r>
            <w:r>
              <w:rPr>
                <w:rStyle w:val="IndexLink"/>
              </w:rPr>
              <w:t>3.2  Observasi Langsung</w:t>
              <w:tab/>
              <w:t>7</w:t>
            </w:r>
          </w:hyperlink>
        </w:p>
        <w:p>
          <w:pPr>
            <w:pStyle w:val="Contents1"/>
            <w:tabs>
              <w:tab w:val="clear" w:pos="7946"/>
              <w:tab w:val="right" w:pos="7937" w:leader="dot"/>
            </w:tabs>
            <w:rPr/>
          </w:pPr>
          <w:hyperlink w:anchor="__RefHeading___Toc11575_3523904254">
            <w:r>
              <w:rPr>
                <w:rStyle w:val="IndexLink"/>
              </w:rPr>
              <w:t>BAB IV  HASIL DAN PEMBAHASAN</w:t>
              <w:tab/>
              <w:t>9</w:t>
            </w:r>
          </w:hyperlink>
        </w:p>
        <w:p>
          <w:pPr>
            <w:pStyle w:val="Contents2"/>
            <w:tabs>
              <w:tab w:val="clear" w:pos="7663"/>
              <w:tab w:val="right" w:pos="7937" w:leader="dot"/>
            </w:tabs>
            <w:rPr/>
          </w:pPr>
          <w:hyperlink w:anchor="__RefHeading___Toc11577_3523904254">
            <w:r>
              <w:rPr>
                <w:rStyle w:val="IndexLink"/>
              </w:rPr>
              <w:t xml:space="preserve"> </w:t>
            </w:r>
            <w:r>
              <w:rPr>
                <w:rStyle w:val="IndexLink"/>
              </w:rPr>
              <w:t>4.1  Hasil Ohservasi</w:t>
              <w:tab/>
              <w:t>9</w:t>
            </w:r>
          </w:hyperlink>
        </w:p>
        <w:p>
          <w:pPr>
            <w:pStyle w:val="Contents2"/>
            <w:tabs>
              <w:tab w:val="clear" w:pos="7663"/>
              <w:tab w:val="right" w:pos="7937" w:leader="dot"/>
            </w:tabs>
            <w:rPr/>
          </w:pPr>
          <w:hyperlink w:anchor="__RefHeading___Toc11579_3523904254">
            <w:r>
              <w:rPr>
                <w:rStyle w:val="IndexLink"/>
              </w:rPr>
              <w:t xml:space="preserve"> </w:t>
            </w:r>
            <w:r>
              <w:rPr>
                <w:rStyle w:val="IndexLink"/>
              </w:rPr>
              <w:t>4.2  Fungsi Ekologis dan Ekonomis Tanaman Teratai</w:t>
              <w:tab/>
              <w:t>10</w:t>
            </w:r>
          </w:hyperlink>
        </w:p>
        <w:p>
          <w:pPr>
            <w:pStyle w:val="Contents2"/>
            <w:tabs>
              <w:tab w:val="clear" w:pos="7663"/>
              <w:tab w:val="right" w:pos="7937" w:leader="dot"/>
            </w:tabs>
            <w:rPr/>
          </w:pPr>
          <w:hyperlink w:anchor="__RefHeading___Toc6507_1179961287">
            <w:r>
              <w:rPr>
                <w:rStyle w:val="IndexLink"/>
              </w:rPr>
              <w:t xml:space="preserve"> </w:t>
            </w:r>
            <w:r>
              <w:rPr>
                <w:rStyle w:val="IndexLink"/>
              </w:rPr>
              <w:t>4.3  Keterkaitan Universitas Lambung Mangkurat dengan Lahan Basah</w:t>
              <w:tab/>
              <w:t>10</w:t>
            </w:r>
          </w:hyperlink>
        </w:p>
        <w:p>
          <w:pPr>
            <w:pStyle w:val="Contents2"/>
            <w:tabs>
              <w:tab w:val="clear" w:pos="7663"/>
              <w:tab w:val="right" w:pos="7937" w:leader="dot"/>
            </w:tabs>
            <w:rPr/>
          </w:pPr>
          <w:hyperlink w:anchor="__RefHeading___Toc6509_1179961287">
            <w:r>
              <w:rPr>
                <w:rStyle w:val="IndexLink"/>
              </w:rPr>
              <w:t xml:space="preserve"> </w:t>
            </w:r>
            <w:r>
              <w:rPr>
                <w:rStyle w:val="IndexLink"/>
              </w:rPr>
              <w:t>4.4  Pembahasan</w:t>
              <w:tab/>
              <w:t>11</w:t>
            </w:r>
          </w:hyperlink>
        </w:p>
        <w:p>
          <w:pPr>
            <w:pStyle w:val="Contents1"/>
            <w:tabs>
              <w:tab w:val="clear" w:pos="7946"/>
              <w:tab w:val="right" w:pos="7937" w:leader="dot"/>
            </w:tabs>
            <w:rPr/>
          </w:pPr>
          <w:hyperlink w:anchor="__RefHeading___Toc9034_2751763627">
            <w:r>
              <w:rPr>
                <w:rStyle w:val="IndexLink"/>
              </w:rPr>
              <w:t>BAB V  KESIMPULAN</w:t>
              <w:tab/>
              <w:t>12</w:t>
            </w:r>
          </w:hyperlink>
        </w:p>
        <w:p>
          <w:pPr>
            <w:pStyle w:val="Contents1"/>
            <w:tabs>
              <w:tab w:val="clear" w:pos="7946"/>
              <w:tab w:val="right" w:pos="7937" w:leader="dot"/>
            </w:tabs>
            <w:rPr/>
          </w:pPr>
          <w:hyperlink w:anchor="__RefHeading___Toc6380_1099281660">
            <w:r>
              <w:rPr>
                <w:rStyle w:val="IndexLink"/>
              </w:rPr>
              <w:t>DAFTAR PUSTAKA</w:t>
              <w:tab/>
              <w:t>14</w:t>
            </w:r>
          </w:hyperlink>
          <w:r>
            <w:rPr>
              <w:rStyle w:val="IndexLink"/>
            </w:rPr>
            <w:fldChar w:fldCharType="end"/>
          </w:r>
        </w:p>
      </w:sdtContent>
    </w:sdt>
    <w:p>
      <w:pPr>
        <w:pStyle w:val="TextBody"/>
        <w:spacing w:lineRule="auto" w:line="480" w:before="0" w:after="0"/>
        <w:ind w:left="0" w:right="0" w:firstLine="850"/>
        <w:jc w:val="both"/>
        <w:rPr/>
      </w:pPr>
      <w:r>
        <w:rPr/>
      </w:r>
    </w:p>
    <w:p>
      <w:pPr>
        <w:pStyle w:val="Normal"/>
        <w:rPr/>
      </w:pPr>
      <w:r>
        <w:rPr/>
      </w:r>
    </w:p>
    <w:p>
      <w:pPr>
        <w:sectPr>
          <w:footerReference w:type="default" r:id="rId3"/>
          <w:type w:val="nextPage"/>
          <w:pgSz w:w="11906" w:h="16838"/>
          <w:pgMar w:left="2268" w:right="1701" w:gutter="0" w:header="0" w:top="2268" w:footer="1701" w:bottom="2544"/>
          <w:pgNumType w:fmt="lowerRoman"/>
          <w:formProt w:val="false"/>
          <w:textDirection w:val="lrTb"/>
          <w:docGrid w:type="default" w:linePitch="312" w:charSpace="4294961151"/>
        </w:sectPr>
        <w:pStyle w:val="Normal"/>
        <w:rPr>
          <w:rFonts w:ascii="Times New Roman" w:hAnsi="Times New Roman" w:eastAsia="Times New Roman" w:cs="Times New Roman"/>
        </w:rPr>
      </w:pPr>
      <w:r>
        <w:rPr>
          <w:rFonts w:eastAsia="Times New Roman" w:cs="Times New Roman"/>
        </w:rPr>
      </w:r>
    </w:p>
    <w:p>
      <w:pPr>
        <w:pStyle w:val="JudulBab"/>
        <w:numPr>
          <w:ilvl w:val="0"/>
          <w:numId w:val="2"/>
        </w:numPr>
        <w:rPr/>
      </w:pPr>
      <w:bookmarkStart w:id="1" w:name="__RefHeading___Toc796_4249902714"/>
      <w:bookmarkEnd w:id="1"/>
      <w:r>
        <w:rPr>
          <w:rFonts w:eastAsia="Times New Roman" w:cs="Times New Roman" w:ascii="Times New Roman" w:hAnsi="Times New Roman"/>
        </w:rPr>
        <w:br/>
      </w:r>
      <w:r>
        <w:rPr>
          <w:rFonts w:eastAsia="Times New Roman" w:cs="Times New Roman" w:ascii="Times New Roman" w:hAnsi="Times New Roman"/>
        </w:rPr>
        <w:t>PENDAHULUAN</w:t>
      </w:r>
    </w:p>
    <w:p>
      <w:pPr>
        <w:pStyle w:val="Heading1"/>
        <w:rPr/>
      </w:pPr>
      <w:r>
        <w:rPr/>
      </w:r>
    </w:p>
    <w:p>
      <w:pPr>
        <w:pStyle w:val="TextBody"/>
        <w:rPr/>
      </w:pPr>
      <w:r>
        <w:rPr>
          <w:rFonts w:eastAsia="Times New Roman" w:cs="Times New Roman" w:ascii="Times New Roman" w:hAnsi="Times New Roman"/>
        </w:rPr>
        <w:t xml:space="preserve">Lahan basah merupakan salah satu ekosistem paling penting di dunia. Wilayah ini mencakup area yang selalu atau secara periodik tergenang air, seperti rawa, danau, payau, dan sungai. Lahan basah memiliki fungsi ekologis yang sangat vital, termasuk sebagai penyimpan air, penyerap karbon, dan habitat bagi berbagai jenis flora dan fauna. Selain itu, lahan basah juga memiliki nilai ekonomi dan sosial yang signifikan bagi masyarakat di sekitarnya </w:t>
      </w:r>
      <w:r>
        <w:rPr>
          <w:rFonts w:eastAsia="Times New Roman" w:cs="Times New Roman" w:ascii="Times New Roman" w:hAnsi="Times New Roman"/>
          <w:sz w:val="24"/>
        </w:rPr>
        <w:t>(</w:t>
      </w:r>
      <w:r>
        <w:rPr>
          <w:rFonts w:eastAsia="Times New Roman" w:cs="Times New Roman" w:ascii="Times New Roman" w:hAnsi="Times New Roman"/>
          <w:i/>
          <w:sz w:val="24"/>
        </w:rPr>
        <w:t>Mengenal Lahan Basah – UPA Lingkungan Lahan Basah ULM</w:t>
      </w:r>
      <w:r>
        <w:rPr>
          <w:rFonts w:eastAsia="Times New Roman" w:cs="Times New Roman" w:ascii="Times New Roman" w:hAnsi="Times New Roman"/>
          <w:sz w:val="24"/>
        </w:rPr>
        <w:t>, 2024).</w:t>
      </w:r>
      <w:r>
        <w:rPr>
          <w:rFonts w:eastAsia="Times New Roman" w:cs="Times New Roman" w:ascii="Times New Roman" w:hAnsi="Times New Roman"/>
        </w:rPr>
        <w:t xml:space="preserve"> Dengan demikian, pelestarian lahan basah merupakan tanggung jawab bersama.</w:t>
      </w:r>
    </w:p>
    <w:p>
      <w:pPr>
        <w:pStyle w:val="TextBody"/>
        <w:spacing w:before="0" w:after="283"/>
        <w:rPr/>
      </w:pPr>
      <w:r>
        <w:rPr/>
        <w:t xml:space="preserve">Di Indonesia, Kalimantan Selatan menjadi salah satu wilayah dengan luas lahan basah yang cukup besar </w:t>
      </w:r>
      <w:r>
        <w:rPr>
          <w:rFonts w:ascii="Times New Roman" w:hAnsi="Times New Roman"/>
          <w:sz w:val="24"/>
        </w:rPr>
        <w:t>(Faidah et al., 2017)</w:t>
      </w:r>
      <w:r>
        <w:rPr/>
        <w:t>. Keberadaan lahan basah di daerah ini tidak hanya menjadi bagian dari lanskap alam, tetapi juga mendukung kehidupan masyarakat lokal. Salah satu elemen penting dalam ekosistem lahan basah di Kalimantan Selatan adalah tanaman teratai (</w:t>
      </w:r>
      <w:r>
        <w:rPr>
          <w:rStyle w:val="Emphasis"/>
        </w:rPr>
        <w:t>Nymphaea</w:t>
      </w:r>
      <w:r>
        <w:rPr/>
        <w:t xml:space="preserve">) </w:t>
      </w:r>
      <w:r>
        <w:rPr>
          <w:rFonts w:ascii="Times New Roman" w:hAnsi="Times New Roman"/>
          <w:sz w:val="24"/>
        </w:rPr>
        <w:t>(Dwi Cahyaningtyas et al., 2019)</w:t>
      </w:r>
      <w:r>
        <w:rPr/>
        <w:t>.  Tanaman ini dikenal dengan bunga indahnya yang terapung di permukaan air dan sering menjadi daya tarik visual di berbagai kawasan lahan basah.</w:t>
      </w:r>
    </w:p>
    <w:p>
      <w:pPr>
        <w:pStyle w:val="TextBody"/>
        <w:spacing w:before="0" w:after="283"/>
        <w:rPr/>
      </w:pPr>
      <w:r>
        <w:rPr/>
        <w:t>Teratai memiliki keunikan tersendiri yang membuatnya menjadi salah satu tanaman ikonik di lahan basah. Selain mempercantik ekosistem perairan, teratai juga memiliki peran penting dalam menjaga keseimbangan lingkungan. Daunnya yang lebar memberikan naungan bagi kehidupan akuatik, sementara akarnya membantu menstabilkan tanah dasar perairan. Teratai juga mampu menyerap nutrisi berlebih dari air, sehingga mencegah terjadinya eutrofikasi.</w:t>
      </w:r>
    </w:p>
    <w:p>
      <w:pPr>
        <w:pStyle w:val="TextBody"/>
        <w:spacing w:before="0" w:after="283"/>
        <w:rPr/>
      </w:pPr>
      <w:r>
        <w:rPr/>
        <w:t xml:space="preserve">Tidak hanya memberikan manfaat ekologis, teratai juga memiliki nilai ekonomis yang tinggi. Biji teratai dapat diolah menjadi bahan pangan yang bergizi, sementara akarnya sering dimanfaatkan dalam pengobatan tradisional </w:t>
      </w:r>
      <w:r>
        <w:rPr>
          <w:rFonts w:ascii="Times New Roman" w:hAnsi="Times New Roman"/>
          <w:sz w:val="24"/>
        </w:rPr>
        <w:t>(Dwi Cahyaningtyas et al., 2019)</w:t>
      </w:r>
      <w:r>
        <w:rPr/>
        <w:t>. Selain itu, tanaman ini juga memiliki peran dalam budaya lokal, di mana bunga teratai sering dianggap sebagai simbol keindahan dan kehidupan. Hal ini menunjukkan bahwa teratai tidak hanya penting bagi ekosistem, tetapi juga bagi masyarakat di sekitarnya.</w:t>
      </w:r>
    </w:p>
    <w:p>
      <w:pPr>
        <w:pStyle w:val="TextBody"/>
        <w:spacing w:before="0" w:after="283"/>
        <w:rPr/>
      </w:pPr>
      <w:r>
        <w:rPr/>
        <w:t xml:space="preserve">Universitas Lambung Mangkurat (ULM) memainkan peran penting dalam pelestarian dan pengelolaan lahan basah. Sebagai universitas yang terletak di tengah-tengah ekosistem lahan basah Kalimantan Selatan, ULM mengusung visi "Universitas Lahan Basah" yang berkomitmen untuk mendukung keberlanjutan lingkungan ini </w:t>
      </w:r>
      <w:r>
        <w:rPr>
          <w:rFonts w:ascii="Times New Roman" w:hAnsi="Times New Roman"/>
          <w:sz w:val="24"/>
        </w:rPr>
        <w:t>(</w:t>
      </w:r>
      <w:r>
        <w:rPr>
          <w:rFonts w:ascii="Times New Roman" w:hAnsi="Times New Roman"/>
          <w:i/>
          <w:sz w:val="24"/>
        </w:rPr>
        <w:t>VISI, MISI, TUJUAN DAN SASARAN, SERTA STRATEGI PENCAPAIAN</w:t>
      </w:r>
      <w:r>
        <w:rPr>
          <w:rFonts w:ascii="Times New Roman" w:hAnsi="Times New Roman"/>
          <w:sz w:val="24"/>
        </w:rPr>
        <w:t>, n.d.)</w:t>
      </w:r>
      <w:r>
        <w:rPr/>
        <w:t>. Melalui kegiatan penelitian, pendidikan, dan pengabdian kepada masyarakat, ULM berupaya memberikan kontribusi nyata dalam menjaga kekayaan hayati yang ada di lahan basah.</w:t>
      </w:r>
    </w:p>
    <w:p>
      <w:pPr>
        <w:pStyle w:val="TextBody"/>
        <w:spacing w:before="0" w:after="283"/>
        <w:rPr/>
      </w:pPr>
      <w:r>
        <w:rPr/>
        <w:t>Keberadaan ULM di tengah ekosistem lahan basah memberikan peluang besar untuk mempelajari lebih dalam tentang flora dan fauna yang hidup di dalamnya, termasuk teratai. Dengan memanfaatkan sumber daya yang ada, ULM tidak hanya berfokus pada pelestarian lingkungan, tetapi juga pada pengembangan pemanfaatan sumber daya alam secara berkelanjutan. Hal ini sesuai dengan peran ULM sebagai institusi pendidikan tinggi yang berkontribusi dalam mendukung pengelolaan ekosistem secara holistik.</w:t>
      </w:r>
    </w:p>
    <w:p>
      <w:pPr>
        <w:pStyle w:val="TextBody"/>
        <w:spacing w:before="0" w:after="283"/>
        <w:rPr/>
      </w:pPr>
      <w:r>
        <w:rPr/>
        <w:t>Makalah ini disusun sebagai tugas akhir mata kuliah yang bertujuan untuk mengkaji keberadaan dan manfaat tanaman teratai dalam ekosistem lahan basah. Selain itu, makalah ini juga membahas hubungan antara Universitas Lambung Mangkurat dan lingkungan lahan basah sebagai bentuk dukungan akademik terhadap pelestarian lingkungan. Dengan pembahasan ini, diharapkan dapat memberikan wawasan yang lebih luas tentang pentingnya tanaman teratai dalam menjaga ekosistem lahan basah, khususnya di Kalimantan Selatan.</w:t>
      </w:r>
    </w:p>
    <w:p>
      <w:pPr>
        <w:pStyle w:val="TextBody"/>
        <w:rPr>
          <w:rFonts w:ascii="Times New Roman" w:hAnsi="Times New Roman" w:eastAsia="Times New Roman" w:cs="Times New Roman"/>
        </w:rPr>
      </w:pPr>
      <w:r>
        <w:rPr>
          <w:rFonts w:eastAsia="Times New Roman" w:cs="Times New Roman" w:ascii="Times New Roman" w:hAnsi="Times New Roman"/>
        </w:rPr>
      </w:r>
    </w:p>
    <w:p>
      <w:pPr>
        <w:pStyle w:val="TextBody"/>
        <w:rPr>
          <w:rFonts w:ascii="Times New Roman" w:hAnsi="Times New Roman" w:eastAsia="Times New Roman" w:cs="Times New Roman"/>
        </w:rPr>
      </w:pPr>
      <w:r>
        <w:rPr>
          <w:rFonts w:eastAsia="Times New Roman" w:cs="Times New Roman" w:ascii="Times New Roman" w:hAnsi="Times New Roman"/>
        </w:rPr>
      </w:r>
    </w:p>
    <w:p>
      <w:pPr>
        <w:sectPr>
          <w:headerReference w:type="default" r:id="rId4"/>
          <w:footerReference w:type="first" r:id="rId5"/>
          <w:type w:val="nextPage"/>
          <w:pgSz w:w="11906" w:h="16838"/>
          <w:pgMar w:left="2268" w:right="1701" w:gutter="0" w:header="850" w:top="1587" w:footer="1701" w:bottom="1701"/>
          <w:pgNumType w:start="1" w:fmt="decimal"/>
          <w:formProt w:val="false"/>
          <w:titlePg/>
          <w:textDirection w:val="lrTb"/>
          <w:docGrid w:type="default" w:linePitch="600" w:charSpace="32768"/>
        </w:sectPr>
        <w:pStyle w:val="TextBody"/>
        <w:rPr/>
      </w:pPr>
      <w:r>
        <w:rPr/>
      </w:r>
    </w:p>
    <w:p>
      <w:pPr>
        <w:pStyle w:val="JudulBab"/>
        <w:numPr>
          <w:ilvl w:val="0"/>
          <w:numId w:val="2"/>
        </w:numPr>
        <w:rPr/>
      </w:pPr>
      <w:bookmarkStart w:id="3" w:name="__RefHeading___Toc11022_2591840187"/>
      <w:bookmarkEnd w:id="3"/>
      <w:r>
        <w:rPr/>
        <w:br/>
      </w:r>
      <w:r>
        <w:rPr/>
        <w:t>KAJIAN PUSTAKA</w:t>
      </w:r>
    </w:p>
    <w:p>
      <w:pPr>
        <w:pStyle w:val="Heading1"/>
        <w:rPr/>
      </w:pPr>
      <w:r>
        <w:rPr/>
        <w:t>dfdf</w:t>
      </w:r>
    </w:p>
    <w:p>
      <w:pPr>
        <w:pStyle w:val="Heading2"/>
        <w:ind w:left="0" w:right="0" w:hanging="0"/>
        <w:rPr>
          <w:rFonts w:ascii="Times New Roman" w:hAnsi="Times New Roman" w:eastAsia="Times New Roman" w:cs="Times New Roman"/>
        </w:rPr>
      </w:pPr>
      <w:bookmarkStart w:id="4" w:name="__RefHeading___Toc810_4249902714"/>
      <w:bookmarkEnd w:id="4"/>
      <w:r>
        <w:rPr>
          <w:rFonts w:eastAsia="Times New Roman" w:cs="Times New Roman" w:ascii="Times New Roman" w:hAnsi="Times New Roman"/>
        </w:rPr>
        <w:t>Lahan Basah</w:t>
      </w:r>
    </w:p>
    <w:p>
      <w:pPr>
        <w:pStyle w:val="TextBody"/>
        <w:rPr>
          <w:rFonts w:ascii="Times New Roman" w:hAnsi="Times New Roman" w:eastAsia="Times New Roman" w:cs="Times New Roman"/>
        </w:rPr>
      </w:pPr>
      <w:r>
        <w:rPr>
          <w:rFonts w:eastAsia="Times New Roman" w:cs="Times New Roman" w:ascii="Times New Roman" w:hAnsi="Times New Roman"/>
        </w:rPr>
        <w:t>Lahan basah didefinisikan sebagai area yang tanahnya jenuh air secara permanen atau musiman. Menurut Ramsar Convention (1971), lahan basah mencakup rawa, payau, mangrove, danau, serta sungai. Ekosistem ini memiliki peran ekologis yang penting, seperti pengendalian banjir, penyimpanan air, dan penyerap karbon. Selain itu, lahan basah juga menjadi habitat bagi berbagai spesies flora dan fauna yang khas.</w:t>
      </w:r>
    </w:p>
    <w:p>
      <w:pPr>
        <w:pStyle w:val="TextBody"/>
        <w:spacing w:before="0" w:after="283"/>
        <w:rPr/>
      </w:pPr>
      <w:r>
        <w:rPr/>
        <w:t>Di Indonesia, keberadaan lahan basah sangat signifikan, terutama di wilayah Kalimantan. Kalimantan Selatan memiliki berbagai tipe lahan basah, seperti rawa pasang surut dan rawa lebak, yang kaya akan keanekaragaman hayati. Lahan basah di daerah ini memberikan manfaat tidak hanya bagi lingkungan, tetapi juga bagi kehidupan masyarakat setempat yang memanfaatkan sumber daya alam untuk memenuhi kebutuhan hidup mereka.</w:t>
      </w:r>
    </w:p>
    <w:p>
      <w:pPr>
        <w:pStyle w:val="Heading2"/>
        <w:ind w:left="0" w:right="0" w:hanging="0"/>
        <w:rPr>
          <w:rFonts w:ascii="Times New Roman" w:hAnsi="Times New Roman" w:eastAsia="Times New Roman" w:cs="Times New Roman"/>
        </w:rPr>
      </w:pPr>
      <w:bookmarkStart w:id="5" w:name="__RefHeading___Toc810_42499027141"/>
      <w:bookmarkEnd w:id="5"/>
      <w:r>
        <w:rPr>
          <w:rFonts w:eastAsia="Times New Roman" w:cs="Times New Roman" w:ascii="Times New Roman" w:hAnsi="Times New Roman"/>
        </w:rPr>
        <w:t>Tanaman Teratai</w:t>
      </w:r>
    </w:p>
    <w:p>
      <w:pPr>
        <w:pStyle w:val="TextBody"/>
        <w:rPr/>
      </w:pPr>
      <w:r>
        <w:rPr>
          <w:rFonts w:eastAsia="Times New Roman" w:cs="Times New Roman" w:ascii="Times New Roman" w:hAnsi="Times New Roman"/>
          <w:position w:val="0"/>
          <w:sz w:val="24"/>
          <w:sz w:val="24"/>
          <w:vertAlign w:val="baseline"/>
        </w:rPr>
        <w:t>Teratai (</w:t>
      </w:r>
      <w:r>
        <w:rPr>
          <w:rStyle w:val="Emphasis"/>
          <w:rFonts w:eastAsia="Times New Roman" w:cs="Times New Roman" w:ascii="Times New Roman" w:hAnsi="Times New Roman"/>
          <w:position w:val="0"/>
          <w:sz w:val="24"/>
          <w:sz w:val="24"/>
          <w:vertAlign w:val="baseline"/>
        </w:rPr>
        <w:t>Nymphaea</w:t>
      </w:r>
      <w:r>
        <w:rPr>
          <w:rFonts w:eastAsia="Times New Roman" w:cs="Times New Roman" w:ascii="Times New Roman" w:hAnsi="Times New Roman"/>
          <w:position w:val="0"/>
          <w:sz w:val="24"/>
          <w:sz w:val="24"/>
          <w:vertAlign w:val="baseline"/>
        </w:rPr>
        <w:t>) adalah salah satu tanaman air yang sering ditemukan di ekosistem lahan basah. Tanaman ini memiliki ciri khas berupa bunga yang terapung di permukaan air dan daun yang lebar. Secara ekologis, teratai berperan penting dalam menjaga kualitas air dengan menyerap kelebihan nutrisi, yang dapat mencegah masalah seperti eutrofikasi. Selain itu, teratai memberikan perlindungan bagi kehidupan akuatik dari sinar matahari langsung dengan daun lebarnya.</w:t>
      </w:r>
    </w:p>
    <w:p>
      <w:pPr>
        <w:pStyle w:val="TextBody"/>
        <w:spacing w:before="0" w:after="283"/>
        <w:rPr/>
      </w:pPr>
      <w:r>
        <w:rPr/>
        <w:t>Manfaat ekonomis teratai juga cukup beragam. Biji teratai dapat diolah menjadi camilan atau bahan pangan yang bernilai gizi tinggi. Akar teratai digunakan dalam pengobatan tradisional, karena dianggap memiliki khasiat untuk meningkatkan kesehatan tubuh. Di beberapa budaya, bunga teratai bahkan menjadi simbol keindahan, spiritualitas, dan kesucian.</w:t>
      </w:r>
    </w:p>
    <w:p>
      <w:pPr>
        <w:pStyle w:val="Heading2"/>
        <w:ind w:left="0" w:right="0" w:hanging="0"/>
        <w:rPr>
          <w:rFonts w:ascii="Times New Roman" w:hAnsi="Times New Roman" w:eastAsia="Times New Roman" w:cs="Times New Roman"/>
        </w:rPr>
      </w:pPr>
      <w:bookmarkStart w:id="6" w:name="__RefHeading___Toc812_4249902714"/>
      <w:bookmarkEnd w:id="6"/>
      <w:r>
        <w:rPr>
          <w:rFonts w:eastAsia="Times New Roman" w:cs="Times New Roman" w:ascii="Times New Roman" w:hAnsi="Times New Roman"/>
        </w:rPr>
        <w:t>Peran ULM Dalam Lingkungan Lahan Basah</w:t>
      </w:r>
    </w:p>
    <w:p>
      <w:pPr>
        <w:pStyle w:val="TextBody"/>
        <w:spacing w:before="0" w:after="283"/>
        <w:rPr>
          <w:rFonts w:ascii="Times New Roman" w:hAnsi="Times New Roman" w:eastAsia="Times New Roman" w:cs="Times New Roman"/>
        </w:rPr>
      </w:pPr>
      <w:r>
        <w:rPr>
          <w:rFonts w:eastAsia="Times New Roman" w:cs="Times New Roman" w:ascii="Times New Roman" w:hAnsi="Times New Roman"/>
        </w:rPr>
        <w:t>Universitas Lambung Mangkurat (ULM) memiliki visi untuk menjadi pusat unggulan dalam penelitian dan pelestarian lahan basah. Sebagai universitas yang berlokasi di Kalimantan Selatan, ULM berkomitmen dalam menjaga ekosistem lahan basah melalui pendekatan yang holistik. ULM telah melaksanakan berbagai penelitian terkait flora dan fauna khas lahan basah, termasuk tanaman teratai, sebagai bagian dari upaya mendukung keberlanjutan lingkungan.</w:t>
      </w:r>
    </w:p>
    <w:p>
      <w:pPr>
        <w:pStyle w:val="TextBody"/>
        <w:spacing w:before="0" w:after="283"/>
        <w:rPr/>
      </w:pPr>
      <w:r>
        <w:rPr/>
        <w:t>Selain itu, ULM aktif dalam memberikan edukasi kepada masyarakat mengenai pentingnya menjaga ekosistem lahan basah. Program pengabdian masyarakat sering melibatkan penelitian berbasis solusi, seperti pengelolaan sumber daya lahan basah secara berkelanjutan dan pemberdayaan masyarakat lokal dalam memanfaatkan potensi sumber daya alam dengan bijak.</w:t>
      </w:r>
    </w:p>
    <w:p>
      <w:pPr>
        <w:pStyle w:val="Heading2"/>
        <w:ind w:left="0" w:right="0" w:hanging="0"/>
        <w:rPr/>
      </w:pPr>
      <w:bookmarkStart w:id="7" w:name="__RefHeading___Toc6505_1179961287"/>
      <w:bookmarkEnd w:id="7"/>
      <w:r>
        <w:rPr/>
        <w:t>Penelitian Terkait Tanaman Teratai Dan Lahan Basah</w:t>
      </w:r>
    </w:p>
    <w:p>
      <w:pPr>
        <w:pStyle w:val="TextBody"/>
        <w:spacing w:before="0" w:after="283"/>
        <w:rPr>
          <w:rFonts w:ascii="Times New Roman" w:hAnsi="Times New Roman" w:eastAsia="Times New Roman" w:cs="Times New Roman"/>
        </w:rPr>
      </w:pPr>
      <w:r>
        <w:rPr>
          <w:rFonts w:eastAsia="Times New Roman" w:cs="Times New Roman" w:ascii="Times New Roman" w:hAnsi="Times New Roman"/>
        </w:rPr>
        <w:t>Penelitian sebelumnya menunjukkan bahwa tanaman teratai memiliki berbagai manfaat dalam ekosistem perairan. Menurut Suyono (2020), teratai mampu menyerap logam berat dalam air, sehingga dapat membantu meningkatkan kualitas air di lahan basah. Selain itu, penelitian oleh Kurniawati et al. (2018) menemukan bahwa biji teratai memiliki kandungan protein dan karbohidrat yang tinggi, sehingga potensial sebagai sumber pangan alternatif.</w:t>
      </w:r>
    </w:p>
    <w:p>
      <w:pPr>
        <w:pStyle w:val="TextBody"/>
        <w:spacing w:before="0" w:after="283"/>
        <w:rPr/>
      </w:pPr>
      <w:r>
        <w:rPr/>
        <w:t>Dalam konteks pelestarian lingkungan, penelitian lain mengungkapkan bahwa tanaman teratai dapat digunakan untuk phytoremediation, yaitu teknik pemulihan kualitas lingkungan menggunakan tanaman. Ini membuktikan bahwa teratai tidak hanya memiliki nilai ekologis, tetapi juga potensi untuk dimanfaatkan dalam teknologi berbasis lingkungan.</w:t>
      </w:r>
    </w:p>
    <w:p>
      <w:pPr>
        <w:sectPr>
          <w:headerReference w:type="default" r:id="rId6"/>
          <w:footerReference w:type="first" r:id="rId7"/>
          <w:type w:val="nextPage"/>
          <w:pgSz w:w="11906" w:h="16838"/>
          <w:pgMar w:left="2268" w:right="1701" w:gutter="0" w:header="850" w:top="1587" w:footer="1701" w:bottom="1701"/>
          <w:pgNumType w:fmt="decimal"/>
          <w:formProt w:val="false"/>
          <w:titlePg/>
          <w:textDirection w:val="lrTb"/>
          <w:docGrid w:type="default" w:linePitch="600" w:charSpace="32768"/>
        </w:sectPr>
        <w:pStyle w:val="TextBody"/>
        <w:rPr>
          <w:rFonts w:ascii="Times New Roman" w:hAnsi="Times New Roman" w:eastAsia="Times New Roman" w:cs="Times New Roman"/>
        </w:rPr>
      </w:pPr>
      <w:r>
        <w:rPr>
          <w:rFonts w:eastAsia="Times New Roman" w:cs="Times New Roman" w:ascii="Times New Roman" w:hAnsi="Times New Roman"/>
        </w:rPr>
        <w:t xml:space="preserve"> </w:t>
      </w:r>
    </w:p>
    <w:p>
      <w:pPr>
        <w:pStyle w:val="JudulBab"/>
        <w:numPr>
          <w:ilvl w:val="0"/>
          <w:numId w:val="2"/>
        </w:numPr>
        <w:rPr/>
      </w:pPr>
      <w:bookmarkStart w:id="9" w:name="__RefHeading___Toc9472_485118589"/>
      <w:bookmarkEnd w:id="9"/>
      <w:r>
        <w:rPr/>
        <w:br/>
      </w:r>
      <w:r>
        <w:rPr/>
        <w:t>METOD</w:t>
      </w:r>
      <w:r>
        <w:rPr/>
        <w:t>E</w:t>
      </w:r>
    </w:p>
    <w:p>
      <w:pPr>
        <w:pStyle w:val="TextBody"/>
        <w:rPr/>
      </w:pPr>
      <w:r>
        <w:rPr/>
        <w:t>Penulisan makalah ini menggunakan dua metode utama, yaitu studi literatur dan observasi langsung. Metode ini dipilih untuk mendapatkan data yang relevan dan mendalam mengenai tanaman teratai serta kaitannya dengan ekosistem lahan basah di sekitar Universitas Lambung Mangkurat (ULM).</w:t>
      </w:r>
    </w:p>
    <w:p>
      <w:pPr>
        <w:pStyle w:val="Heading1"/>
        <w:rPr/>
      </w:pPr>
      <w:r>
        <w:rPr/>
        <w:t>S</w:t>
      </w:r>
    </w:p>
    <w:p>
      <w:pPr>
        <w:pStyle w:val="Heading2"/>
        <w:ind w:left="0" w:right="0" w:hanging="0"/>
        <w:rPr/>
      </w:pPr>
      <w:bookmarkStart w:id="10" w:name="__RefHeading___Toc9474_485118589"/>
      <w:bookmarkEnd w:id="10"/>
      <w:r>
        <w:rPr/>
        <w:t>Studi Literatur</w:t>
      </w:r>
    </w:p>
    <w:p>
      <w:pPr>
        <w:pStyle w:val="TextBody"/>
        <w:rPr/>
      </w:pPr>
      <w:r>
        <w:rPr/>
        <w:t>Metode studi literatur dilakukan dengan mengumpulkan informasi dari berbagai sumber terpercaya, seperti buku, artikel ilmiah, jurnal penelitian, dan laporan akademik yang membahas lahan basah, tanaman teratai (</w:t>
      </w:r>
      <w:r>
        <w:rPr>
          <w:rStyle w:val="Emphasis"/>
        </w:rPr>
        <w:t>Nymphaea</w:t>
      </w:r>
      <w:r>
        <w:rPr/>
        <w:t>), serta peran ekologisnya.</w:t>
      </w:r>
    </w:p>
    <w:p>
      <w:pPr>
        <w:pStyle w:val="TextBody"/>
        <w:spacing w:before="0" w:after="283"/>
        <w:rPr/>
      </w:pPr>
      <w:r>
        <w:rPr/>
        <w:t>Tujuan dari studi literatur adalah untuk memberikan dasar teoretis terkait fungsi lahan basah sebagai ekosistem penting, serta manfaat ekologis dan ekonomis tanaman teratai. Data yang diperoleh dari literatur juga digunakan untuk mengkaji keterkaitan antara ekosistem lahan basah dan keberadaan tanaman teratai dalam mendukung pelestarian lingkungan.</w:t>
      </w:r>
    </w:p>
    <w:p>
      <w:pPr>
        <w:pStyle w:val="Heading2"/>
        <w:ind w:left="0" w:right="0" w:hanging="0"/>
        <w:rPr/>
      </w:pPr>
      <w:bookmarkStart w:id="11" w:name="__RefHeading___Toc1996_1406532964"/>
      <w:bookmarkEnd w:id="11"/>
      <w:r>
        <w:rPr/>
        <w:t>Observasi Langsung</w:t>
      </w:r>
    </w:p>
    <w:p>
      <w:pPr>
        <w:pStyle w:val="TextBody"/>
        <w:rPr/>
      </w:pPr>
      <w:r>
        <w:rPr>
          <w:rStyle w:val="StrongEmphasis"/>
          <w:b w:val="false"/>
          <w:bCs w:val="false"/>
        </w:rPr>
        <w:t>Observasi langsung dilakukan di area sekitar lingkungan Universitas Lambung Mangkurat (ULM), mengingat kampus ULM terletak di wilayah dengan ekosistem lahan basah yang khas. Observasi ini bertujuan untuk mencatat keberadaan tanaman teratai yang ditemukan di sekitar lingkungan kampus, termasuk kondisi tumbuhnya dan interaksi tanaman tersebut dengan lingkungan sekitar.</w:t>
      </w:r>
    </w:p>
    <w:p>
      <w:pPr>
        <w:pStyle w:val="TextBody"/>
        <w:spacing w:before="0" w:after="283"/>
        <w:rPr/>
      </w:pPr>
      <w:r>
        <w:rPr/>
        <w:t>Pengamatan difokuskan pada beberapa area yang memiliki genangan air, seperti kolam, rawa kecil, atau saluran air yang terdapat di sekitar kampus ULM. Selama observasi, karakteristik tanaman teratai dicatat, meliputi bentuk daun, bunga, serta pola pertumbuhan tanaman tersebut di perairan.</w:t>
      </w:r>
    </w:p>
    <w:p>
      <w:pPr>
        <w:pStyle w:val="TextBody"/>
        <w:spacing w:before="0" w:after="283"/>
        <w:rPr/>
      </w:pPr>
      <w:r>
        <w:rPr/>
        <w:t>Observasi ini juga mencakup catatan tentang peran tanaman teratai dalam mendukung kehidupan akuatik di area tersebut, misalnya sebagai tempat berlindung bagi ikan kecil atau serangga air. Hasil observasi ini memberikan gambaran nyata tentang bagaimana teratai berkontribusi terhadap ekosistem lokal, khususnya di lingkungan kampus ULM.</w:t>
      </w:r>
    </w:p>
    <w:p>
      <w:pPr>
        <w:sectPr>
          <w:headerReference w:type="default" r:id="rId8"/>
          <w:footerReference w:type="first" r:id="rId9"/>
          <w:type w:val="nextPage"/>
          <w:pgSz w:w="11906" w:h="16838"/>
          <w:pgMar w:left="2268" w:right="1701" w:gutter="0" w:header="850" w:top="1587" w:footer="1701" w:bottom="1701"/>
          <w:pgNumType w:fmt="decimal"/>
          <w:formProt w:val="false"/>
          <w:titlePg/>
          <w:textDirection w:val="lrTb"/>
          <w:docGrid w:type="default" w:linePitch="600" w:charSpace="32768"/>
        </w:sectPr>
        <w:pStyle w:val="TextBody"/>
        <w:rPr>
          <w:rStyle w:val="StrongEmphasis"/>
          <w:b w:val="false"/>
          <w:b w:val="false"/>
          <w:bCs w:val="false"/>
        </w:rPr>
      </w:pPr>
      <w:r>
        <w:rPr/>
      </w:r>
    </w:p>
    <w:p>
      <w:pPr>
        <w:pStyle w:val="JudulBab"/>
        <w:numPr>
          <w:ilvl w:val="0"/>
          <w:numId w:val="2"/>
        </w:numPr>
        <w:rPr/>
      </w:pPr>
      <w:bookmarkStart w:id="13" w:name="__RefHeading___Toc11575_3523904254"/>
      <w:bookmarkEnd w:id="13"/>
      <w:r>
        <w:rPr/>
        <w:br/>
        <w:t>H</w:t>
      </w:r>
      <w:r>
        <w:rPr/>
        <w:t>ASIL DAN PEMBAHASAN</w:t>
      </w:r>
    </w:p>
    <w:p>
      <w:pPr>
        <w:pStyle w:val="Heading1"/>
        <w:rPr/>
      </w:pPr>
      <w:r>
        <w:rPr/>
      </w:r>
    </w:p>
    <w:p>
      <w:pPr>
        <w:pStyle w:val="Heading2"/>
        <w:ind w:left="0" w:right="0" w:hanging="0"/>
        <w:rPr/>
      </w:pPr>
      <w:bookmarkStart w:id="14" w:name="__RefHeading___Toc11577_3523904254"/>
      <w:bookmarkEnd w:id="14"/>
      <w:r>
        <w:rPr/>
        <w:t>Hasil Ohservasi</w:t>
      </w:r>
    </w:p>
    <w:p>
      <w:pPr>
        <w:pStyle w:val="TextBody"/>
        <w:rPr/>
      </w:pPr>
      <w:r>
        <w:rPr/>
        <w:t>Berdasarkan observasi yang dilakukan di sekitar lingkungan Universitas Lambung Mangkurat (ULM), ditemukan bahwa tanaman teratai (</w:t>
      </w:r>
      <w:r>
        <w:rPr>
          <w:rStyle w:val="Emphasis"/>
        </w:rPr>
        <w:t>Nymphaea</w:t>
      </w:r>
      <w:r>
        <w:rPr/>
        <w:t>) tumbuh di beberapa area dengan genangan air, seperti kolam buatan dan saluran air di kawasan kampus. Tanaman ini mudah dikenali dari daun lebarnya yang terapung di atas permukaan air dan bunga yang mencolok dengan warna cerah seperti putih, merah muda, atau ungu.</w:t>
      </w:r>
    </w:p>
    <w:p>
      <w:pPr>
        <w:pStyle w:val="TextBody"/>
        <w:spacing w:before="0" w:after="283"/>
        <w:rPr/>
      </w:pPr>
      <w:r>
        <w:rPr/>
        <w:t>Tanaman teratai di lingkungan kampus ULM tampak tumbuh subur, terutama di kolam yang memiliki air yang relatif tenang. Beberapa area juga menunjukkan kehadiran fauna akuatik, seperti ikan kecil dan serangga air, yang memanfaatkan tanaman teratai sebagai habitat atau tempat berlindung. Hal ini menegaskan peran ekologis teratai dalam mendukung keseimbangan ekosistem perairan.</w:t>
      </w:r>
    </w:p>
    <w:p>
      <w:pPr>
        <w:pStyle w:val="TextBody"/>
        <w:spacing w:before="0" w:after="283"/>
        <w:rPr/>
      </w:pPr>
      <w:r>
        <w:rPr/>
        <w:t>Selain itu, observasi menunjukkan bahwa kehadiran tanaman teratai di area kampus memberikan estetika tambahan. Banyak mahasiswa yang memanfaatkan keberadaan kolam teratai sebagai latar belakang untuk fotografi, sehingga tanaman ini juga memiliki nilai estetis dan budaya yang mendukung suasana kampus.</w:t>
      </w:r>
    </w:p>
    <w:p>
      <w:pPr>
        <w:pStyle w:val="Heading2"/>
        <w:ind w:left="0" w:right="0" w:hanging="0"/>
        <w:rPr/>
      </w:pPr>
      <w:bookmarkStart w:id="15" w:name="__RefHeading___Toc11579_3523904254"/>
      <w:bookmarkEnd w:id="15"/>
      <w:r>
        <w:rPr/>
        <w:t>Fungsi Ekologis Dan Ekonomis Tanaman Teratai</w:t>
      </w:r>
    </w:p>
    <w:p>
      <w:pPr>
        <w:pStyle w:val="TextBody"/>
        <w:rPr/>
      </w:pPr>
      <w:r>
        <w:rPr/>
        <w:t>Secara ekologis, tanaman teratai memiliki banyak manfaat yang mendukung kelestarian lingkungan. Teratai berperan dalam menjaga kualitas air dengan menyerap nutrisi berlebih, seperti nitrogen dan fosfor, sehingga mencegah terjadinya eutrofikasi. Daun teratai yang lebar juga membantu mengurangi intensitas sinar matahari langsung ke permukaan air, sehingga mengurangi pertumbuhan alga yang berlebihan.</w:t>
      </w:r>
    </w:p>
    <w:p>
      <w:pPr>
        <w:pStyle w:val="TextBody"/>
        <w:spacing w:before="0" w:after="283"/>
        <w:rPr/>
      </w:pPr>
      <w:r>
        <w:rPr/>
        <w:t>Selain fungsi ekologis, tanaman teratai juga memiliki nilai ekonomis yang cukup signifikan. Bagian tanaman seperti biji dan akar dapat dimanfaatkan sebagai bahan pangan atau obat tradisional. Meski pemanfaatan ekonomis ini belum terlihat secara signifikan di lingkungan kampus ULM, potensi tersebut tetap ada, terutama jika dikelola dengan baik oleh masyarakat sekitar atau melalui program pengabdian masyarakat.</w:t>
      </w:r>
    </w:p>
    <w:p>
      <w:pPr>
        <w:pStyle w:val="Heading2"/>
        <w:ind w:left="0" w:right="0" w:hanging="0"/>
        <w:rPr/>
      </w:pPr>
      <w:bookmarkStart w:id="16" w:name="__RefHeading___Toc6507_1179961287"/>
      <w:bookmarkEnd w:id="16"/>
      <w:r>
        <w:rPr/>
        <w:t>Keterkaitan Universitas Lambung Mangkurat Dengan Lahan Basah</w:t>
      </w:r>
    </w:p>
    <w:p>
      <w:pPr>
        <w:pStyle w:val="TextBody"/>
        <w:rPr/>
      </w:pPr>
      <w:r>
        <w:rPr/>
        <w:t xml:space="preserve">Universitas Lambung Mangkurat (ULM), sebagai universitas yang berlokasi di Kalimantan Selatan, memiliki peran penting dalam pelestarian lahan basah. Dengan visinya sebagai </w:t>
      </w:r>
      <w:r>
        <w:rPr>
          <w:rStyle w:val="Emphasis"/>
        </w:rPr>
        <w:t>center of excellence</w:t>
      </w:r>
      <w:r>
        <w:rPr/>
        <w:t xml:space="preserve"> untuk lahan basah, ULM secara aktif melakukan penelitian dan pengabdian yang terkait dengan ekosistem unik ini.</w:t>
      </w:r>
    </w:p>
    <w:p>
      <w:pPr>
        <w:pStyle w:val="TextBody"/>
        <w:spacing w:before="0" w:after="283"/>
        <w:rPr/>
      </w:pPr>
      <w:r>
        <w:rPr/>
        <w:t>Keberadaan tanaman teratai di lingkungan kampus mencerminkan keselarasan ULM dengan ekosistem lahan basah yang menjadi ciri khas wilayah Kalimantan Selatan. Program akademik dan penelitian yang dilakukan di ULM sering kali berfokus pada pelestarian lingkungan dan pemberdayaan masyarakat berbasis lahan basah, termasuk upaya untuk mengoptimalkan pemanfaatan tanaman lokal seperti teratai.</w:t>
      </w:r>
    </w:p>
    <w:p>
      <w:pPr>
        <w:pStyle w:val="Heading2"/>
        <w:ind w:left="0" w:right="0" w:hanging="0"/>
        <w:rPr/>
      </w:pPr>
      <w:bookmarkStart w:id="17" w:name="__RefHeading___Toc6509_1179961287"/>
      <w:bookmarkEnd w:id="17"/>
      <w:r>
        <w:rPr/>
        <w:t>Pembahasan</w:t>
      </w:r>
    </w:p>
    <w:p>
      <w:pPr>
        <w:pStyle w:val="TextBody"/>
        <w:rPr/>
      </w:pPr>
      <w:r>
        <w:rPr/>
        <w:t>Hasil observasi dan studi literatur menunjukkan bahwa tanaman teratai merupakan bagian penting dari ekosistem lahan basah, baik secara ekologis maupun estetis. Di lingkungan kampus ULM, tanaman ini tidak hanya mendukung keseimbangan ekosistem, tetapi juga menjadi simbol keterkaitan antara institusi pendidikan dengan karakteristik lingkungan sekitarnya.</w:t>
      </w:r>
    </w:p>
    <w:p>
      <w:pPr>
        <w:pStyle w:val="TextBody"/>
        <w:spacing w:before="0" w:after="283"/>
        <w:rPr/>
      </w:pPr>
      <w:r>
        <w:rPr/>
        <w:t>Keberadaan teratai di area kampus juga menggambarkan potensi lahan basah sebagai sumber daya yang dapat dimanfaatkan secara bijak. Dengan dukungan dari ULM melalui program penelitian dan edukasi, masyarakat sekitar dapat diberdayakan untuk memahami nilai ekologis dan ekonomis dari tanaman ini. Hal ini sejalan dengan tujuan ULM untuk berkontribusi pada pelestarian lahan basah sekaligus mendukung pengembangan berkelanjutan di wilayah Kalimantan Selatan.</w:t>
      </w:r>
    </w:p>
    <w:p>
      <w:pPr>
        <w:sectPr>
          <w:headerReference w:type="default" r:id="rId10"/>
          <w:footerReference w:type="first" r:id="rId11"/>
          <w:type w:val="nextPage"/>
          <w:pgSz w:w="11906" w:h="16838"/>
          <w:pgMar w:left="2268" w:right="1701" w:gutter="0" w:header="850" w:top="1587" w:footer="1701" w:bottom="1701"/>
          <w:pgNumType w:fmt="decimal"/>
          <w:formProt w:val="false"/>
          <w:titlePg/>
          <w:textDirection w:val="lrTb"/>
          <w:docGrid w:type="default" w:linePitch="600" w:charSpace="32768"/>
        </w:sectPr>
        <w:pStyle w:val="TextBody"/>
        <w:rPr/>
      </w:pPr>
      <w:r>
        <w:rPr/>
      </w:r>
    </w:p>
    <w:p>
      <w:pPr>
        <w:pStyle w:val="JudulBab"/>
        <w:numPr>
          <w:ilvl w:val="0"/>
          <w:numId w:val="2"/>
        </w:numPr>
        <w:rPr/>
      </w:pPr>
      <w:bookmarkStart w:id="19" w:name="__RefHeading___Toc9034_2751763627"/>
      <w:bookmarkEnd w:id="19"/>
      <w:r>
        <w:rPr/>
        <w:br/>
        <w:t>KESIMPULAN</w:t>
      </w:r>
    </w:p>
    <w:p>
      <w:pPr>
        <w:pStyle w:val="TextBody"/>
        <w:rPr/>
      </w:pPr>
      <w:r>
        <w:rPr/>
        <w:t>Berdasarkan hasil observasi dan studi literatur, dapat disimpulkan bahwa tanaman teratai (</w:t>
      </w:r>
      <w:r>
        <w:rPr>
          <w:rStyle w:val="Emphasis"/>
        </w:rPr>
        <w:t>Nymphaea</w:t>
      </w:r>
      <w:r>
        <w:rPr/>
        <w:t>) memiliki peran penting dalam ekosistem lahan basah, khususnya di lingkungan Universitas Lambung Mangkurat (ULM). Sebagai salah satu tanaman yang sering ditemukan di area perairan kampus, teratai tidak hanya memperkaya keanekaragaman hayati tetapi juga memberikan manfaat ekologis, seperti menjaga kualitas air dan menyediakan habitat bagi fauna akuatik.</w:t>
      </w:r>
    </w:p>
    <w:p>
      <w:pPr>
        <w:pStyle w:val="TextBody"/>
        <w:spacing w:before="0" w:after="283"/>
        <w:rPr/>
      </w:pPr>
      <w:r>
        <w:rPr/>
        <w:t>Tanaman teratai juga memiliki nilai ekonomis, di mana bagian-bagian tanaman seperti biji, akar, dan daun dapat dimanfaatkan sebagai bahan pangan atau obat tradisional. Meskipun pemanfaatan ini belum banyak diterapkan di lingkungan kampus, potensinya sangat relevan untuk dikembangkan melalui penelitian dan program pengabdian masyarakat.</w:t>
      </w:r>
    </w:p>
    <w:p>
      <w:pPr>
        <w:pStyle w:val="TextBody"/>
        <w:spacing w:before="0" w:after="283"/>
        <w:rPr/>
      </w:pPr>
      <w:r>
        <w:rPr/>
        <w:t>Keterkaitan antara ULM dan ekosistem lahan basah sangat erat, mengingat posisi geografis ULM yang berada di wilayah Kalimantan Selatan. Sebagai institusi pendidikan yang mengusung visi pelestarian lahan basah, ULM memiliki peran strategis dalam meningkatkan kesadaran masyarakat tentang pentingnya menjaga ekosistem ini. Keberadaan tanaman teratai di lingkungan kampus juga mencerminkan keselarasan antara institusi dan karakteristik alam sekitarnya.</w:t>
      </w:r>
    </w:p>
    <w:p>
      <w:pPr>
        <w:pStyle w:val="TextBody"/>
        <w:spacing w:before="0" w:after="283"/>
        <w:rPr/>
      </w:pPr>
      <w:r>
        <w:rPr/>
        <w:t>Melalui makalah ini, diharapkan semakin banyak pihak yang menyadari pentingnya menjaga ekosistem lahan basah dan mengoptimalkan potensi tanaman lokal seperti teratai untuk mendukung keberlanjutan lingkungan serta kesejahteraan masyarakat.</w:t>
      </w:r>
    </w:p>
    <w:p>
      <w:pPr>
        <w:pStyle w:val="TextBody"/>
        <w:rPr/>
      </w:pPr>
      <w:r>
        <w:rPr/>
      </w:r>
    </w:p>
    <w:p>
      <w:pPr>
        <w:pStyle w:val="Heading1"/>
        <w:rPr/>
      </w:pPr>
      <w:r>
        <w:rPr/>
        <w:t>sa</w:t>
      </w:r>
      <w:r>
        <w:br w:type="page"/>
      </w:r>
    </w:p>
    <w:p>
      <w:pPr>
        <w:pStyle w:val="TanpaNo"/>
        <w:rPr>
          <w:rFonts w:ascii="Times New Roman" w:hAnsi="Times New Roman"/>
        </w:rPr>
      </w:pPr>
      <w:bookmarkStart w:id="20" w:name="__RefHeading___Toc6380_1099281660"/>
      <w:bookmarkEnd w:id="20"/>
      <w:r>
        <w:rPr>
          <w:rFonts w:eastAsia="Times New Roman" w:cs="Times New Roman" w:ascii="Times New Roman" w:hAnsi="Times New Roman"/>
        </w:rPr>
        <w:t>D</w:t>
      </w:r>
      <w:r>
        <w:rPr>
          <w:rFonts w:eastAsia="Times New Roman" w:cs="Times New Roman" w:ascii="Times New Roman" w:hAnsi="Times New Roman"/>
        </w:rPr>
        <w:t>AFTAR PUSTAKA</w:t>
      </w:r>
    </w:p>
    <w:p>
      <w:pPr>
        <w:pStyle w:val="Heading1"/>
        <w:spacing w:lineRule="auto" w:line="480" w:before="0" w:after="0"/>
        <w:jc w:val="center"/>
        <w:rPr>
          <w:rFonts w:ascii="Times New Roman" w:hAnsi="Times New Roman" w:eastAsia="Times New Roman" w:cs="Times New Roman"/>
          <w:b/>
          <w:sz w:val="24"/>
        </w:rPr>
      </w:pPr>
      <w:r>
        <w:rPr>
          <w:rFonts w:eastAsia="Times New Roman" w:cs="Times New Roman" w:ascii="Times New Roman" w:hAnsi="Times New Roman"/>
          <w:b/>
          <w:sz w:val="24"/>
        </w:rPr>
        <w:t>References</w:t>
      </w:r>
    </w:p>
    <w:p>
      <w:pPr>
        <w:pStyle w:val="TextBody"/>
        <w:spacing w:lineRule="auto" w:line="480" w:before="0" w:after="0"/>
        <w:ind w:left="720" w:right="0" w:hanging="720"/>
        <w:rPr>
          <w:rFonts w:ascii="Times New Roman" w:hAnsi="Times New Roman"/>
          <w:sz w:val="24"/>
        </w:rPr>
      </w:pPr>
      <w:r>
        <w:rPr>
          <w:rFonts w:ascii="Times New Roman" w:hAnsi="Times New Roman"/>
          <w:sz w:val="24"/>
        </w:rPr>
        <w:t xml:space="preserve">Andyanto, N., Kaswinarni, F., Rahayu, P., Program, Biologi, S., Pendidikan, F., Ilmu, M., Alam, P., Informasi, T., Pgri, U., Sidodadi, S., Nomor, T., Semarang, C., &amp; Tengah, J. (2019). </w:t>
      </w:r>
      <w:r>
        <w:rPr>
          <w:rFonts w:ascii="Times New Roman" w:hAnsi="Times New Roman"/>
          <w:i/>
          <w:sz w:val="24"/>
        </w:rPr>
        <w:t>Seminar Nasional Edusainstek KEMAMPUAN TANAMAN Nymphaea pubescens DALAM MENURUNKAN KADAR FOSFAT DAN AMONIA PADA LIMBAH CAIR RUMAH TANGGA</w:t>
      </w:r>
      <w:r>
        <w:rPr>
          <w:rFonts w:ascii="Times New Roman" w:hAnsi="Times New Roman"/>
          <w:sz w:val="24"/>
        </w:rPr>
        <w:t>.</w:t>
      </w:r>
    </w:p>
    <w:p>
      <w:pPr>
        <w:pStyle w:val="TextBody"/>
        <w:spacing w:lineRule="auto" w:line="480" w:before="0" w:after="0"/>
        <w:ind w:left="720" w:right="0" w:hanging="720"/>
        <w:rPr>
          <w:rFonts w:ascii="Times New Roman" w:hAnsi="Times New Roman"/>
          <w:sz w:val="24"/>
        </w:rPr>
      </w:pPr>
      <w:r>
        <w:rPr>
          <w:rFonts w:ascii="Times New Roman" w:hAnsi="Times New Roman"/>
          <w:sz w:val="24"/>
        </w:rPr>
        <w:t xml:space="preserve">Bibute Miksusanti, P., Basir, D., Kholiq, A., Rohendi, D., Desnelli, Kimia, J., Mipa, F., Sriwijaya, U., Fisika, J., &amp; Id, M. (2023). </w:t>
      </w:r>
      <w:r>
        <w:rPr>
          <w:rFonts w:ascii="Times New Roman" w:hAnsi="Times New Roman"/>
          <w:i/>
          <w:sz w:val="24"/>
        </w:rPr>
        <w:t>SWARNA Jurnal Pengabdian Kepada Masyarakat</w:t>
      </w:r>
      <w:r>
        <w:rPr>
          <w:rFonts w:ascii="Times New Roman" w:hAnsi="Times New Roman"/>
          <w:sz w:val="24"/>
        </w:rPr>
        <w:t>.</w:t>
      </w:r>
    </w:p>
    <w:p>
      <w:pPr>
        <w:pStyle w:val="TextBody"/>
        <w:spacing w:lineRule="auto" w:line="480" w:before="0" w:after="0"/>
        <w:ind w:left="720" w:right="0" w:hanging="720"/>
        <w:rPr>
          <w:rFonts w:ascii="Times New Roman" w:hAnsi="Times New Roman"/>
          <w:sz w:val="24"/>
        </w:rPr>
      </w:pPr>
      <w:r>
        <w:rPr>
          <w:rFonts w:ascii="Times New Roman" w:hAnsi="Times New Roman"/>
          <w:sz w:val="24"/>
        </w:rPr>
        <w:t xml:space="preserve">Dwi Cahyaningtyas, F., Ukrima, Z., &amp; Amaria. (2019). PEMANFATAN EKSTRAK BIJI TERATAI SEBAGAI BAHAN AKTIF ANTIBAKTERI UNTUK PEMBUATAN HAND SANITIZER. </w:t>
      </w:r>
      <w:r>
        <w:rPr>
          <w:rFonts w:ascii="Times New Roman" w:hAnsi="Times New Roman"/>
          <w:i/>
          <w:sz w:val="24"/>
        </w:rPr>
        <w:t>INDONESIAN CHEMISTRY and APPLICATION JOURNAL (ICAJ)</w:t>
      </w:r>
      <w:r>
        <w:rPr>
          <w:rFonts w:ascii="Times New Roman" w:hAnsi="Times New Roman"/>
          <w:sz w:val="24"/>
        </w:rPr>
        <w:t xml:space="preserve">, </w:t>
      </w:r>
      <w:r>
        <w:rPr>
          <w:rFonts w:ascii="Times New Roman" w:hAnsi="Times New Roman"/>
          <w:i/>
          <w:sz w:val="24"/>
        </w:rPr>
        <w:t>1</w:t>
      </w:r>
      <w:r>
        <w:rPr>
          <w:rFonts w:ascii="Times New Roman" w:hAnsi="Times New Roman"/>
          <w:sz w:val="24"/>
        </w:rPr>
        <w:t>(3).</w:t>
      </w:r>
    </w:p>
    <w:p>
      <w:pPr>
        <w:pStyle w:val="TextBody"/>
        <w:spacing w:lineRule="auto" w:line="480" w:before="0" w:after="0"/>
        <w:ind w:left="720" w:right="0" w:hanging="720"/>
        <w:rPr>
          <w:rFonts w:ascii="Times New Roman" w:hAnsi="Times New Roman"/>
          <w:sz w:val="24"/>
        </w:rPr>
      </w:pPr>
      <w:r>
        <w:rPr>
          <w:rFonts w:ascii="Times New Roman" w:hAnsi="Times New Roman"/>
          <w:sz w:val="24"/>
        </w:rPr>
        <w:t xml:space="preserve">Faidah, A., Laila, &amp; Said, R. (2017). </w:t>
      </w:r>
      <w:r>
        <w:rPr>
          <w:rFonts w:ascii="Times New Roman" w:hAnsi="Times New Roman"/>
          <w:i/>
          <w:sz w:val="24"/>
        </w:rPr>
        <w:t>Prosiding Seminar Nasional AIMI</w:t>
      </w:r>
      <w:r>
        <w:rPr>
          <w:rFonts w:ascii="Times New Roman" w:hAnsi="Times New Roman"/>
          <w:sz w:val="24"/>
        </w:rPr>
        <w:t>. https://repository.unja.ac.id/3861/14/73_80.pdf</w:t>
      </w:r>
    </w:p>
    <w:p>
      <w:pPr>
        <w:pStyle w:val="TextBody"/>
        <w:spacing w:lineRule="auto" w:line="480" w:before="0" w:after="0"/>
        <w:ind w:left="720" w:right="0" w:hanging="720"/>
        <w:rPr>
          <w:rFonts w:ascii="Times New Roman" w:hAnsi="Times New Roman"/>
          <w:sz w:val="24"/>
        </w:rPr>
      </w:pPr>
      <w:r>
        <w:rPr>
          <w:rFonts w:ascii="Times New Roman" w:hAnsi="Times New Roman"/>
          <w:sz w:val="24"/>
        </w:rPr>
        <w:t xml:space="preserve">Khaer, A., Nursyafitri, D., Kesehatan, J., Poltekkes, L., Makassar, K., Kunci, K., Filtrasi, Fitoremediasi, Teratai, E., Gondok, L., &amp; Tahu. (2017). </w:t>
      </w:r>
      <w:r>
        <w:rPr>
          <w:rFonts w:ascii="Times New Roman" w:hAnsi="Times New Roman"/>
          <w:i/>
          <w:sz w:val="24"/>
        </w:rPr>
        <w:t>PEMANFATAN EKSTRAK BIJI TERATAI SEBAGAI BAHAN AKTIF ANTIBAKTERI UNTUK PEMBUATAN HAND SANITIZER</w:t>
      </w:r>
      <w:r>
        <w:rPr>
          <w:rFonts w:ascii="Times New Roman" w:hAnsi="Times New Roman"/>
          <w:sz w:val="24"/>
        </w:rPr>
        <w:t xml:space="preserve">. </w:t>
      </w:r>
      <w:r>
        <w:rPr>
          <w:rFonts w:ascii="Times New Roman" w:hAnsi="Times New Roman"/>
          <w:i/>
          <w:sz w:val="24"/>
        </w:rPr>
        <w:t>17</w:t>
      </w:r>
      <w:r>
        <w:rPr>
          <w:rFonts w:ascii="Times New Roman" w:hAnsi="Times New Roman"/>
          <w:sz w:val="24"/>
        </w:rPr>
        <w:t>.</w:t>
      </w:r>
    </w:p>
    <w:p>
      <w:pPr>
        <w:pStyle w:val="TextBody"/>
        <w:spacing w:lineRule="auto" w:line="480" w:before="0" w:after="0"/>
        <w:ind w:left="720" w:right="0" w:hanging="720"/>
        <w:rPr>
          <w:rFonts w:ascii="Times New Roman" w:hAnsi="Times New Roman"/>
          <w:sz w:val="24"/>
        </w:rPr>
      </w:pPr>
      <w:r>
        <w:rPr>
          <w:rFonts w:ascii="Times New Roman" w:hAnsi="Times New Roman"/>
          <w:sz w:val="24"/>
        </w:rPr>
        <w:t xml:space="preserve">Mawaddah, S., Budiarti, I., &amp; Aulia, M. (2021). PENGEMBANGAN PERANGKAT PEMBELAJARAN MATEMATIKA KONTEKS LINGKUNGAN LAHAN BASAH BERORIENTASI HOTS. </w:t>
      </w:r>
      <w:r>
        <w:rPr>
          <w:rFonts w:ascii="Times New Roman" w:hAnsi="Times New Roman"/>
          <w:i/>
          <w:sz w:val="24"/>
        </w:rPr>
        <w:t>PENGEMBANGAN PERANGKAT PEMBELAJARAN MATEMATIKA KONTEKS LINGKUNGAN LAHAN BASAH BERORIENTASI HOTS</w:t>
      </w:r>
      <w:r>
        <w:rPr>
          <w:rFonts w:ascii="Times New Roman" w:hAnsi="Times New Roman"/>
          <w:sz w:val="24"/>
        </w:rPr>
        <w:t>. https://doi.org/10.20527/edumat.v9i1.9750</w:t>
      </w:r>
    </w:p>
    <w:p>
      <w:pPr>
        <w:pStyle w:val="TextBody"/>
        <w:spacing w:lineRule="auto" w:line="480" w:before="0" w:after="0"/>
        <w:ind w:left="720" w:right="0" w:hanging="720"/>
        <w:rPr>
          <w:rFonts w:ascii="Times New Roman" w:hAnsi="Times New Roman"/>
          <w:sz w:val="24"/>
        </w:rPr>
      </w:pPr>
      <w:r>
        <w:rPr>
          <w:rFonts w:ascii="Times New Roman" w:hAnsi="Times New Roman"/>
          <w:i/>
          <w:sz w:val="24"/>
        </w:rPr>
        <w:t>Mengenal Lahan Basah – UPA Lingkungan Lahan Basah ULM</w:t>
      </w:r>
      <w:r>
        <w:rPr>
          <w:rFonts w:ascii="Times New Roman" w:hAnsi="Times New Roman"/>
          <w:sz w:val="24"/>
        </w:rPr>
        <w:t>. (2024, October 4). Ulm.ac.id. https://upa.llb.ulm.ac.id/mengenal-lahan-basah/</w:t>
      </w:r>
    </w:p>
    <w:p>
      <w:pPr>
        <w:pStyle w:val="TextBody"/>
        <w:spacing w:lineRule="auto" w:line="480" w:before="0" w:after="0"/>
        <w:ind w:left="720" w:right="0" w:hanging="720"/>
        <w:rPr>
          <w:rFonts w:ascii="Times New Roman" w:hAnsi="Times New Roman"/>
          <w:sz w:val="24"/>
        </w:rPr>
      </w:pPr>
      <w:r>
        <w:rPr>
          <w:rFonts w:ascii="Times New Roman" w:hAnsi="Times New Roman"/>
          <w:sz w:val="24"/>
        </w:rPr>
        <w:t xml:space="preserve">Pratiwi, Y., Lestari, I., Patimah, R., Yuspa, Muhammad, Hafifah, R., Aldeina, S., Mursyidah, S., Amelia, P., Fitriani, H., Pramudyas, M., Setyaningrum, P., Fakultas, F., &amp; Makassar, F. (2023). PENGOLAHAN SELULOSA MIKROKRISTAL GRADE FARMASI DARI BEBERAPA BAGIAN TANAMAN TERATAI PUTIH (Nymphaea nouchali Burm. F.): PREPARASI &amp; UJI KUALITATIF SERBUK Yulianita Pratiwi Indah Lestari Dapat Diakses Daring Pada. </w:t>
      </w:r>
      <w:r>
        <w:rPr>
          <w:rFonts w:ascii="Times New Roman" w:hAnsi="Times New Roman"/>
          <w:i/>
          <w:sz w:val="24"/>
        </w:rPr>
        <w:t>Original Article MFF</w:t>
      </w:r>
      <w:r>
        <w:rPr>
          <w:rFonts w:ascii="Times New Roman" w:hAnsi="Times New Roman"/>
          <w:sz w:val="24"/>
        </w:rPr>
        <w:t xml:space="preserve">, </w:t>
      </w:r>
      <w:r>
        <w:rPr>
          <w:rFonts w:ascii="Times New Roman" w:hAnsi="Times New Roman"/>
          <w:i/>
          <w:sz w:val="24"/>
        </w:rPr>
        <w:t>27</w:t>
      </w:r>
      <w:r>
        <w:rPr>
          <w:rFonts w:ascii="Times New Roman" w:hAnsi="Times New Roman"/>
          <w:sz w:val="24"/>
        </w:rPr>
        <w:t>(3), 119–124. https://doi.org/10.20956/mff.v27i3.26873</w:t>
      </w:r>
    </w:p>
    <w:p>
      <w:pPr>
        <w:pStyle w:val="TextBody"/>
        <w:spacing w:lineRule="auto" w:line="480" w:before="0" w:after="0"/>
        <w:ind w:left="720" w:right="0" w:hanging="720"/>
        <w:rPr>
          <w:rFonts w:ascii="Times New Roman" w:hAnsi="Times New Roman"/>
          <w:sz w:val="24"/>
        </w:rPr>
      </w:pPr>
      <w:r>
        <w:rPr>
          <w:rFonts w:ascii="Times New Roman" w:hAnsi="Times New Roman"/>
          <w:i/>
          <w:sz w:val="24"/>
        </w:rPr>
        <w:t>VISI, MISI, TUJUAN DAN SASARAN, SERTA STRATEGI PENCAPAIAN</w:t>
      </w:r>
      <w:r>
        <w:rPr>
          <w:rFonts w:ascii="Times New Roman" w:hAnsi="Times New Roman"/>
          <w:sz w:val="24"/>
        </w:rPr>
        <w:t>. (n.d.). ULM. https://ulm.ac.id/id/visi-misi-tujuan-dan-sasaran-serta-strategi-pencapaian/</w:t>
      </w:r>
    </w:p>
    <w:p>
      <w:pPr>
        <w:pStyle w:val="TextBody"/>
        <w:rPr>
          <w:rFonts w:ascii="Times New Roman" w:hAnsi="Times New Roman" w:eastAsia="Times New Roman" w:cs="Times New Roman"/>
        </w:rPr>
      </w:pPr>
      <w:r>
        <w:rPr>
          <w:rFonts w:eastAsia="Times New Roman" w:cs="Times New Roman" w:ascii="Times New Roman" w:hAnsi="Times New Roman"/>
        </w:rPr>
      </w:r>
    </w:p>
    <w:p>
      <w:pPr>
        <w:pStyle w:val="Bibliography1"/>
        <w:rPr/>
      </w:pPr>
      <w:r>
        <w:rPr/>
      </w:r>
    </w:p>
    <w:p>
      <w:pPr>
        <w:pStyle w:val="Bibliography1"/>
        <w:rPr/>
      </w:pPr>
      <w:r>
        <w:rPr/>
      </w:r>
    </w:p>
    <w:p>
      <w:pPr>
        <w:pStyle w:val="Bibliography1"/>
        <w:rPr/>
      </w:pPr>
      <w:r>
        <w:rPr/>
        <w:t>‌</w:t>
      </w:r>
    </w:p>
    <w:p>
      <w:pPr>
        <w:pStyle w:val="TextBody"/>
        <w:rPr>
          <w:rFonts w:ascii="Times New Roman" w:hAnsi="Times New Roman" w:eastAsia="Times New Roman" w:cs="Times New Roman"/>
        </w:rPr>
      </w:pPr>
      <w:r>
        <w:rPr>
          <w:rFonts w:eastAsia="Times New Roman" w:cs="Times New Roman" w:ascii="Times New Roman" w:hAnsi="Times New Roman"/>
        </w:rPr>
      </w:r>
    </w:p>
    <w:p>
      <w:pPr>
        <w:pStyle w:val="TextBody"/>
        <w:rPr>
          <w:rFonts w:ascii="Times New Roman" w:hAnsi="Times New Roman" w:eastAsia="Times New Roman" w:cs="Times New Roman"/>
          <w:sz w:val="24"/>
        </w:rPr>
      </w:pPr>
      <w:r>
        <w:rPr>
          <w:rFonts w:eastAsia="Times New Roman" w:cs="Times New Roman" w:ascii="Times New Roman" w:hAnsi="Times New Roman"/>
          <w:sz w:val="24"/>
        </w:rPr>
        <w:t xml:space="preserve"> </w:t>
      </w:r>
    </w:p>
    <w:p>
      <w:pPr>
        <w:pStyle w:val="TextBody"/>
        <w:rPr>
          <w:rFonts w:ascii="Times New Roman" w:hAnsi="Times New Roman" w:eastAsia="Times New Roman" w:cs="Times New Roman"/>
        </w:rPr>
      </w:pPr>
      <w:r>
        <w:rPr>
          <w:rFonts w:eastAsia="Times New Roman" w:cs="Times New Roman" w:ascii="Times New Roman" w:hAnsi="Times New Roman"/>
        </w:rPr>
        <w:t xml:space="preserve"> </w:t>
      </w:r>
    </w:p>
    <w:p>
      <w:pPr>
        <w:pStyle w:val="Heading1"/>
        <w:spacing w:before="240" w:after="120"/>
        <w:rPr/>
      </w:pPr>
      <w:r>
        <w:rPr/>
      </w:r>
    </w:p>
    <w:sectPr>
      <w:headerReference w:type="default" r:id="rId12"/>
      <w:footerReference w:type="first" r:id="rId13"/>
      <w:type w:val="nextPage"/>
      <w:pgSz w:w="11906" w:h="16838"/>
      <w:pgMar w:left="2268" w:right="1701" w:gutter="0" w:header="850" w:top="1587" w:footer="1701" w:bottom="1701"/>
      <w:pgNumType w:fmt="decimal"/>
      <w:formProt w:val="false"/>
      <w:titlePg/>
      <w:textDirection w:val="lrTb"/>
      <w:docGrid w:type="default" w:linePitch="600" w:charSpace="32768"/>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OpenSymbol">
    <w:altName w:val="Arial Unicode MS"/>
    <w:charset w:val="02"/>
    <w:family w:val="auto"/>
    <w:pitch w:val="default"/>
  </w:font>
  <w:font w:name="Liberation Mono">
    <w:altName w:val="Courier New"/>
    <w:charset w:val="01"/>
    <w:family w:val="modern"/>
    <w:pitch w:val="fixed"/>
  </w:font>
  <w:font w:name="Times New Roman">
    <w:charset w:val="01"/>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rFonts w:ascii="Times New Roman" w:hAnsi="Times New Roman"/>
      </w:rPr>
    </w:pPr>
    <w:r>
      <w:rPr/>
      <w:fldChar w:fldCharType="begin"/>
    </w:r>
    <w:r>
      <w:rPr/>
      <w:instrText xml:space="preserve"> PAGE </w:instrText>
    </w:r>
    <w:r>
      <w:rPr/>
      <w:fldChar w:fldCharType="separate"/>
    </w:r>
    <w:r>
      <w:rPr/>
      <w:t>ii</w:t>
    </w:r>
    <w:r>
      <w:rPr/>
      <w:fldChar w:fldCharType="end"/>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rFonts w:ascii="Times New Roman" w:hAnsi="Times New Roman"/>
      </w:rPr>
    </w:pPr>
    <w:bookmarkStart w:id="2" w:name="PageNumWizard_FOOTER_Arab5_Copy_1_Copy_2"/>
    <w:r>
      <w:rPr/>
      <w:fldChar w:fldCharType="begin"/>
    </w:r>
    <w:r>
      <w:rPr/>
      <w:instrText xml:space="preserve"> PAGE </w:instrText>
    </w:r>
    <w:r>
      <w:rPr/>
      <w:fldChar w:fldCharType="separate"/>
    </w:r>
    <w:r>
      <w:rPr/>
      <w:t>12</w:t>
    </w:r>
    <w:r>
      <w:rPr/>
      <w:fldChar w:fldCharType="end"/>
    </w:r>
    <w:bookmarkEnd w:id="2"/>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rFonts w:ascii="Times New Roman" w:hAnsi="Times New Roman"/>
      </w:rPr>
    </w:pPr>
    <w:bookmarkStart w:id="8" w:name="PageNumWizard_FOOTER_Arab5_Copy_1_Copy_2"/>
    <w:r>
      <w:rPr/>
      <w:fldChar w:fldCharType="begin"/>
    </w:r>
    <w:r>
      <w:rPr/>
      <w:instrText xml:space="preserve"> PAGE </w:instrText>
    </w:r>
    <w:r>
      <w:rPr/>
      <w:fldChar w:fldCharType="separate"/>
    </w:r>
    <w:r>
      <w:rPr/>
      <w:t>12</w:t>
    </w:r>
    <w:r>
      <w:rPr/>
      <w:fldChar w:fldCharType="end"/>
    </w:r>
    <w:bookmarkEnd w:id="8"/>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rFonts w:ascii="Times New Roman" w:hAnsi="Times New Roman"/>
      </w:rPr>
    </w:pPr>
    <w:bookmarkStart w:id="12" w:name="PageNumWizard_FOOTER_Arab5_Copy_1_Copy_2"/>
    <w:r>
      <w:rPr/>
      <w:fldChar w:fldCharType="begin"/>
    </w:r>
    <w:r>
      <w:rPr/>
      <w:instrText xml:space="preserve"> PAGE </w:instrText>
    </w:r>
    <w:r>
      <w:rPr/>
      <w:fldChar w:fldCharType="separate"/>
    </w:r>
    <w:r>
      <w:rPr/>
      <w:t>12</w:t>
    </w:r>
    <w:r>
      <w:rPr/>
      <w:fldChar w:fldCharType="end"/>
    </w:r>
    <w:bookmarkEnd w:id="12"/>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rFonts w:ascii="Times New Roman" w:hAnsi="Times New Roman"/>
      </w:rPr>
    </w:pPr>
    <w:bookmarkStart w:id="18" w:name="PageNumWizard_FOOTER_Arab5_Copy_1_Copy_2"/>
    <w:r>
      <w:rPr/>
      <w:fldChar w:fldCharType="begin"/>
    </w:r>
    <w:r>
      <w:rPr/>
      <w:instrText xml:space="preserve"> PAGE </w:instrText>
    </w:r>
    <w:r>
      <w:rPr/>
      <w:fldChar w:fldCharType="separate"/>
    </w:r>
    <w:r>
      <w:rPr/>
      <w:t>12</w:t>
    </w:r>
    <w:r>
      <w:rPr/>
      <w:fldChar w:fldCharType="end"/>
    </w:r>
    <w:bookmarkEnd w:id="18"/>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rFonts w:ascii="Times New Roman" w:hAnsi="Times New Roman"/>
      </w:rPr>
    </w:pPr>
    <w:bookmarkStart w:id="21" w:name="PageNumWizard_FOOTER_Arab5_Copy_1_Copy_2"/>
    <w:r>
      <w:rPr/>
      <w:fldChar w:fldCharType="begin"/>
    </w:r>
    <w:r>
      <w:rPr/>
      <w:instrText xml:space="preserve"> PAGE </w:instrText>
    </w:r>
    <w:r>
      <w:rPr/>
      <w:fldChar w:fldCharType="separate"/>
    </w:r>
    <w:r>
      <w:rPr/>
      <w:t>12</w:t>
    </w:r>
    <w:r>
      <w:rPr/>
      <w:fldChar w:fldCharType="end"/>
    </w:r>
    <w:bookmarkEnd w:id="21"/>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right"/>
      <w:rPr/>
    </w:pPr>
    <w:r>
      <w:rPr/>
      <w:fldChar w:fldCharType="begin"/>
    </w:r>
    <w:r>
      <w:rPr/>
      <w:instrText xml:space="preserve"> PAGE </w:instrText>
    </w:r>
    <w:r>
      <w:rPr/>
      <w:fldChar w:fldCharType="separate"/>
    </w:r>
    <w:r>
      <w:rPr/>
      <w:t>15</w:t>
    </w:r>
    <w:r>
      <w:rPr/>
      <w:fldChar w:fldCharType="end"/>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right"/>
      <w:rPr/>
    </w:pPr>
    <w:r>
      <w:rPr/>
      <w:fldChar w:fldCharType="begin"/>
    </w:r>
    <w:r>
      <w:rPr/>
      <w:instrText xml:space="preserve"> PAGE </w:instrText>
    </w:r>
    <w:r>
      <w:rPr/>
      <w:fldChar w:fldCharType="separate"/>
    </w:r>
    <w:r>
      <w:rPr/>
      <w:t>15</w:t>
    </w:r>
    <w:r>
      <w:rPr/>
      <w:fldChar w:fldCharType="end"/>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right"/>
      <w:rPr/>
    </w:pPr>
    <w:r>
      <w:rPr/>
      <w:fldChar w:fldCharType="begin"/>
    </w:r>
    <w:r>
      <w:rPr/>
      <w:instrText xml:space="preserve"> PAGE </w:instrText>
    </w:r>
    <w:r>
      <w:rPr/>
      <w:fldChar w:fldCharType="separate"/>
    </w:r>
    <w:r>
      <w:rPr/>
      <w:t>15</w:t>
    </w:r>
    <w:r>
      <w:rPr/>
      <w:fldChar w:fldCharType="end"/>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right"/>
      <w:rPr/>
    </w:pPr>
    <w:r>
      <w:rPr/>
      <w:fldChar w:fldCharType="begin"/>
    </w:r>
    <w:r>
      <w:rPr/>
      <w:instrText xml:space="preserve"> PAGE </w:instrText>
    </w:r>
    <w:r>
      <w:rPr/>
      <w:fldChar w:fldCharType="separate"/>
    </w:r>
    <w:r>
      <w:rPr/>
      <w:t>15</w:t>
    </w:r>
    <w:r>
      <w:rPr/>
      <w:fldChar w:fldCharType="end"/>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right"/>
      <w:rPr/>
    </w:pPr>
    <w:r>
      <w:rPr/>
      <w:fldChar w:fldCharType="begin"/>
    </w:r>
    <w:r>
      <w:rPr/>
      <w:instrText xml:space="preserve"> PAGE </w:instrText>
    </w:r>
    <w:r>
      <w:rPr/>
      <w:fldChar w:fldCharType="separate"/>
    </w:r>
    <w:r>
      <w:rPr/>
      <w:t>15</w:t>
    </w:r>
    <w:r>
      <w:rPr/>
      <w:fldChar w:fldCharType="end"/>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pStyle w:val="Heading1"/>
      <w:numFmt w:val="decimal"/>
      <w:lvlText w:val=" %1 "/>
      <w:lvlJc w:val="left"/>
      <w:pPr>
        <w:tabs>
          <w:tab w:val="num" w:pos="0"/>
        </w:tabs>
        <w:ind w:left="0" w:hanging="0"/>
      </w:pPr>
    </w:lvl>
    <w:lvl w:ilvl="1">
      <w:start w:val="1"/>
      <w:pStyle w:val="Heading2"/>
      <w:numFmt w:val="decimal"/>
      <w:lvlText w:val=" %1.%2 "/>
      <w:lvlJc w:val="left"/>
      <w:pPr>
        <w:tabs>
          <w:tab w:val="num" w:pos="0"/>
        </w:tabs>
        <w:ind w:left="0" w:hanging="0"/>
      </w:pPr>
    </w:lvl>
    <w:lvl w:ilvl="2">
      <w:start w:val="1"/>
      <w:pStyle w:val="Heading3"/>
      <w:numFmt w:val="decimal"/>
      <w:lvlText w:val=" %1.%2.%3 "/>
      <w:lvlJc w:val="left"/>
      <w:pPr>
        <w:tabs>
          <w:tab w:val="num" w:pos="0"/>
        </w:tabs>
        <w:ind w:left="0" w:hanging="0"/>
      </w:pPr>
    </w:lvl>
    <w:lvl w:ilvl="3">
      <w:start w:val="1"/>
      <w:pStyle w:val="Heading4"/>
      <w:numFmt w:val="decimal"/>
      <w:lvlText w:val=" %1.%2.%3.%4 "/>
      <w:lvlJc w:val="left"/>
      <w:pPr>
        <w:tabs>
          <w:tab w:val="num" w:pos="0"/>
        </w:tabs>
        <w:ind w:left="0" w:hanging="0"/>
      </w:pPr>
    </w:lvl>
    <w:lvl w:ilvl="4">
      <w:start w:val="1"/>
      <w:pStyle w:val="Heading5"/>
      <w:numFmt w:val="decimal"/>
      <w:lvlText w:val=" %1.%2.%3.%4.%5 "/>
      <w:lvlJc w:val="left"/>
      <w:pPr>
        <w:tabs>
          <w:tab w:val="num" w:pos="0"/>
        </w:tabs>
        <w:ind w:left="0" w:hanging="0"/>
      </w:pPr>
    </w:lvl>
    <w:lvl w:ilvl="5">
      <w:start w:val="1"/>
      <w:numFmt w:val="decimal"/>
      <w:lvlText w:val=" %1.%2.%3.%4.%5.%6 "/>
      <w:lvlJc w:val="left"/>
      <w:pPr>
        <w:tabs>
          <w:tab w:val="num" w:pos="0"/>
        </w:tabs>
        <w:ind w:left="0" w:hanging="0"/>
      </w:pPr>
    </w:lvl>
    <w:lvl w:ilvl="6">
      <w:start w:val="1"/>
      <w:numFmt w:val="decimal"/>
      <w:lvlText w:val=" %1.%2.%3.%4.%5.%6.%7 "/>
      <w:lvlJc w:val="left"/>
      <w:pPr>
        <w:tabs>
          <w:tab w:val="num" w:pos="0"/>
        </w:tabs>
        <w:ind w:left="0" w:hanging="0"/>
      </w:pPr>
    </w:lvl>
    <w:lvl w:ilvl="7">
      <w:start w:val="1"/>
      <w:numFmt w:val="decimal"/>
      <w:lvlText w:val=" %1.%2.%3.%4.%5.%6.%7.%8 "/>
      <w:lvlJc w:val="left"/>
      <w:pPr>
        <w:tabs>
          <w:tab w:val="num" w:pos="0"/>
        </w:tabs>
        <w:ind w:left="0" w:hanging="0"/>
      </w:pPr>
    </w:lvl>
    <w:lvl w:ilvl="8">
      <w:start w:val="1"/>
      <w:numFmt w:val="decimal"/>
      <w:lvlText w:val=" %1.%2.%3.%4.%5.%6.%7.%8.%9 "/>
      <w:lvlJc w:val="left"/>
      <w:pPr>
        <w:tabs>
          <w:tab w:val="num" w:pos="0"/>
        </w:tabs>
        <w:ind w:left="0" w:hanging="0"/>
      </w:pPr>
    </w:lvl>
  </w:abstractNum>
  <w:abstractNum w:abstractNumId="2">
    <w:lvl w:ilvl="0">
      <w:start w:val="1"/>
      <w:numFmt w:val="upperRoman"/>
      <w:suff w:val="space"/>
      <w:lvlText w:val="BAB %1"/>
      <w:lvlJc w:val="left"/>
      <w:pPr>
        <w:tabs>
          <w:tab w:val="num" w:pos="0"/>
        </w:tabs>
        <w:ind w:left="0" w:hanging="0"/>
      </w:pPr>
      <w:rPr>
        <w:i w:val="false"/>
        <w:iCs w:val="false"/>
      </w:rPr>
    </w:lvl>
    <w:lvl w:ilvl="1">
      <w:start w:val="1"/>
      <w:numFmt w:val="upperRoman"/>
      <w:lvlText w:val="%1.%2."/>
      <w:lvlJc w:val="left"/>
      <w:pPr>
        <w:tabs>
          <w:tab w:val="num" w:pos="1080"/>
        </w:tabs>
        <w:ind w:left="1080" w:hanging="230"/>
      </w:pPr>
      <w:rPr>
        <w:i w:val="false"/>
        <w:iCs w:val="false"/>
      </w:rPr>
    </w:lvl>
    <w:lvl w:ilvl="2">
      <w:start w:val="1"/>
      <w:numFmt w:val="upperRoman"/>
      <w:lvlText w:val="%1.%2.%3."/>
      <w:lvlJc w:val="left"/>
      <w:pPr>
        <w:tabs>
          <w:tab w:val="num" w:pos="1440"/>
        </w:tabs>
        <w:ind w:left="1440" w:hanging="360"/>
      </w:pPr>
      <w:rPr>
        <w:i w:val="false"/>
        <w:iCs w:val="false"/>
      </w:rPr>
    </w:lvl>
    <w:lvl w:ilvl="3">
      <w:start w:val="1"/>
      <w:numFmt w:val="upperRoman"/>
      <w:lvlText w:val="%1.%2.%3.%4."/>
      <w:lvlJc w:val="left"/>
      <w:pPr>
        <w:tabs>
          <w:tab w:val="num" w:pos="1800"/>
        </w:tabs>
        <w:ind w:left="1800" w:hanging="360"/>
      </w:pPr>
      <w:rPr>
        <w:i w:val="false"/>
        <w:iCs w:val="false"/>
      </w:r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1"/>
  </w:num>
  <w:num w:numId="2">
    <w:abstractNumId w:val="2"/>
  </w:num>
</w:numbering>
</file>

<file path=word/settings.xml><?xml version="1.0" encoding="utf-8"?>
<w:settings xmlns:w="http://schemas.openxmlformats.org/wordprocessingml/2006/main">
  <w:zoom w:percent="100"/>
  <w:defaultTabStop w:val="289"/>
  <w:autoHyphenation w:val="true"/>
  <w:compat>
    <w:compatSetting w:name="compatibilityMode" w:uri="http://schemas.microsoft.com/office/word" w:val="15"/>
  </w:compat>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Noto Serif CJK SC" w:cs="Noto Sans Devanagari"/>
        <w:kern w:val="2"/>
        <w:sz w:val="24"/>
        <w:szCs w:val="24"/>
        <w:lang w:val="en-US" w:eastAsia="zh-CN" w:bidi="hi-IN"/>
      </w:rPr>
    </w:rPrDefault>
    <w:pPrDefault>
      <w:pPr>
        <w:widowControl/>
        <w:suppressAutoHyphens w:val="true"/>
      </w:pPr>
    </w:pPrDefault>
  </w:docDefaults>
  <w:style w:type="paragraph" w:styleId="Normal">
    <w:name w:val="Normal"/>
    <w:qFormat/>
    <w:pPr>
      <w:widowControl/>
      <w:kinsoku w:val="true"/>
      <w:overflowPunct w:val="true"/>
      <w:autoSpaceDE w:val="true"/>
      <w:bidi w:val="0"/>
    </w:pPr>
    <w:rPr>
      <w:rFonts w:ascii="Times New Roman" w:hAnsi="Times New Roman" w:eastAsia="Noto Serif CJK SC" w:cs="Noto Sans Devanagari"/>
      <w:color w:val="auto"/>
      <w:kern w:val="2"/>
      <w:sz w:val="24"/>
      <w:szCs w:val="24"/>
      <w:lang w:val="en-US" w:eastAsia="zh-CN" w:bidi="hi-IN"/>
    </w:rPr>
  </w:style>
  <w:style w:type="paragraph" w:styleId="Heading1">
    <w:name w:val="Heading 1"/>
    <w:basedOn w:val="Heading"/>
    <w:next w:val="TextBody"/>
    <w:qFormat/>
    <w:pPr>
      <w:numPr>
        <w:ilvl w:val="0"/>
        <w:numId w:val="1"/>
      </w:numPr>
      <w:tabs>
        <w:tab w:val="clear" w:pos="289"/>
      </w:tabs>
      <w:spacing w:before="240" w:after="120"/>
      <w:outlineLvl w:val="0"/>
    </w:pPr>
    <w:rPr>
      <w:b/>
      <w:bCs/>
      <w:vanish/>
      <w:sz w:val="36"/>
      <w:szCs w:val="36"/>
    </w:rPr>
  </w:style>
  <w:style w:type="paragraph" w:styleId="Heading2">
    <w:name w:val="Heading 2"/>
    <w:basedOn w:val="Heading"/>
    <w:next w:val="TextBody"/>
    <w:qFormat/>
    <w:pPr>
      <w:numPr>
        <w:ilvl w:val="1"/>
        <w:numId w:val="1"/>
      </w:numPr>
      <w:tabs>
        <w:tab w:val="clear" w:pos="289"/>
        <w:tab w:val="left" w:pos="283" w:leader="none"/>
        <w:tab w:val="left" w:pos="850" w:leader="none"/>
      </w:tabs>
      <w:spacing w:lineRule="auto" w:line="480" w:before="0" w:after="0"/>
      <w:ind w:left="0" w:right="0" w:hanging="0"/>
      <w:outlineLvl w:val="1"/>
    </w:pPr>
    <w:rPr>
      <w:rFonts w:ascii="Times New Roman" w:hAnsi="Times New Roman"/>
      <w:b/>
      <w:bCs/>
      <w:caps w:val="false"/>
      <w:smallCaps w:val="false"/>
      <w:sz w:val="24"/>
      <w:szCs w:val="32"/>
    </w:rPr>
  </w:style>
  <w:style w:type="paragraph" w:styleId="Heading3">
    <w:name w:val="Heading 3"/>
    <w:basedOn w:val="Heading"/>
    <w:next w:val="TextBody"/>
    <w:qFormat/>
    <w:pPr>
      <w:numPr>
        <w:ilvl w:val="2"/>
        <w:numId w:val="1"/>
      </w:numPr>
      <w:tabs>
        <w:tab w:val="clear" w:pos="289"/>
      </w:tabs>
      <w:spacing w:lineRule="auto" w:line="480" w:before="0" w:after="0"/>
      <w:ind w:left="0" w:right="0" w:hanging="0"/>
      <w:outlineLvl w:val="2"/>
    </w:pPr>
    <w:rPr>
      <w:rFonts w:ascii="Times New Roman" w:hAnsi="Times New Roman"/>
      <w:b/>
      <w:bCs/>
      <w:caps w:val="false"/>
      <w:smallCaps w:val="false"/>
      <w:sz w:val="24"/>
      <w:szCs w:val="28"/>
    </w:rPr>
  </w:style>
  <w:style w:type="paragraph" w:styleId="Heading4">
    <w:name w:val="Heading 4"/>
    <w:basedOn w:val="Heading"/>
    <w:next w:val="TextBody"/>
    <w:qFormat/>
    <w:pPr>
      <w:numPr>
        <w:ilvl w:val="3"/>
        <w:numId w:val="1"/>
      </w:numPr>
      <w:tabs>
        <w:tab w:val="clear" w:pos="289"/>
      </w:tabs>
      <w:spacing w:lineRule="auto" w:line="480" w:before="0" w:after="0"/>
      <w:outlineLvl w:val="3"/>
    </w:pPr>
    <w:rPr>
      <w:rFonts w:ascii="Times New Roman" w:hAnsi="Times New Roman"/>
      <w:b/>
      <w:bCs/>
      <w:i w:val="false"/>
      <w:iCs/>
      <w:caps w:val="false"/>
      <w:smallCaps w:val="false"/>
      <w:sz w:val="24"/>
      <w:szCs w:val="26"/>
    </w:rPr>
  </w:style>
  <w:style w:type="paragraph" w:styleId="Heading5">
    <w:name w:val="Heading 5"/>
    <w:basedOn w:val="Heading"/>
    <w:next w:val="TextBody"/>
    <w:qFormat/>
    <w:pPr>
      <w:numPr>
        <w:ilvl w:val="4"/>
        <w:numId w:val="1"/>
      </w:numPr>
      <w:spacing w:before="120" w:after="60"/>
      <w:outlineLvl w:val="4"/>
    </w:pPr>
    <w:rPr>
      <w:b/>
      <w:bCs/>
      <w:sz w:val="24"/>
      <w:szCs w:val="24"/>
    </w:rPr>
  </w:style>
  <w:style w:type="character" w:styleId="NumberingSymbols">
    <w:name w:val="Numbering Symbols"/>
    <w:qFormat/>
    <w:rPr>
      <w:i w:val="false"/>
      <w:iCs w:val="false"/>
    </w:rPr>
  </w:style>
  <w:style w:type="character" w:styleId="InternetLink">
    <w:name w:val="Hyperlink"/>
    <w:rPr>
      <w:color w:val="000080"/>
      <w:u w:val="single"/>
      <w:lang w:val="zxx" w:eastAsia="zxx" w:bidi="zxx"/>
    </w:rPr>
  </w:style>
  <w:style w:type="character" w:styleId="IndexLink">
    <w:name w:val="Index Link"/>
    <w:qFormat/>
    <w:rPr/>
  </w:style>
  <w:style w:type="character" w:styleId="Bullets">
    <w:name w:val="Bullets"/>
    <w:qFormat/>
    <w:rPr>
      <w:rFonts w:ascii="OpenSymbol" w:hAnsi="OpenSymbol" w:eastAsia="OpenSymbol" w:cs="OpenSymbol"/>
    </w:rPr>
  </w:style>
  <w:style w:type="character" w:styleId="Emphasis">
    <w:name w:val="Emphasis"/>
    <w:qFormat/>
    <w:rPr>
      <w:i/>
      <w:iCs/>
    </w:rPr>
  </w:style>
  <w:style w:type="character" w:styleId="StrongEmphasis">
    <w:name w:val="Strong Emphasis"/>
    <w:qFormat/>
    <w:rPr>
      <w:b/>
      <w:bCs/>
    </w:rPr>
  </w:style>
  <w:style w:type="character" w:styleId="LineNumbering">
    <w:name w:val="Line Numbering"/>
    <w:rPr/>
  </w:style>
  <w:style w:type="character" w:styleId="VisitedInternetLink">
    <w:name w:val="FollowedHyperlink"/>
    <w:rPr>
      <w:color w:val="800000"/>
      <w:u w:val="single"/>
    </w:rPr>
  </w:style>
  <w:style w:type="character" w:styleId="SourceText">
    <w:name w:val="Source Text"/>
    <w:qFormat/>
    <w:rPr>
      <w:rFonts w:ascii="Liberation Mono" w:hAnsi="Liberation Mono" w:eastAsia="Noto Sans Mono CJK SC" w:cs="Liberation Mono"/>
    </w:rPr>
  </w:style>
  <w:style w:type="paragraph" w:styleId="Heading">
    <w:name w:val="Heading"/>
    <w:basedOn w:val="Normal"/>
    <w:next w:val="TextBody"/>
    <w:qFormat/>
    <w:pPr>
      <w:keepNext w:val="true"/>
      <w:spacing w:before="240" w:after="120"/>
    </w:pPr>
    <w:rPr>
      <w:rFonts w:ascii="Times New Roman" w:hAnsi="Times New Roman" w:eastAsia="Noto Sans CJK SC" w:cs="Noto Sans Devanagari"/>
      <w:sz w:val="28"/>
      <w:szCs w:val="28"/>
    </w:rPr>
  </w:style>
  <w:style w:type="paragraph" w:styleId="TextBody">
    <w:name w:val="Body Text"/>
    <w:basedOn w:val="Normal"/>
    <w:pPr>
      <w:spacing w:lineRule="auto" w:line="480" w:before="0" w:after="0"/>
      <w:ind w:left="0" w:right="0" w:firstLine="850"/>
      <w:jc w:val="both"/>
    </w:pPr>
    <w:rPr>
      <w:rFonts w:ascii="Times New Roman" w:hAnsi="Times New Roman"/>
    </w:rPr>
  </w:style>
  <w:style w:type="paragraph" w:styleId="List">
    <w:name w:val="List"/>
    <w:basedOn w:val="TextBody"/>
    <w:pPr/>
    <w:rPr>
      <w:rFonts w:cs="Noto Sans Devanagari"/>
    </w:rPr>
  </w:style>
  <w:style w:type="paragraph" w:styleId="Caption">
    <w:name w:val="Caption"/>
    <w:basedOn w:val="Normal"/>
    <w:qFormat/>
    <w:pPr>
      <w:suppressLineNumbers/>
      <w:spacing w:before="120" w:after="120"/>
      <w:jc w:val="center"/>
    </w:pPr>
    <w:rPr>
      <w:rFonts w:cs="Noto Sans Devanagari"/>
      <w:i w:val="false"/>
      <w:iCs/>
      <w:sz w:val="24"/>
      <w:szCs w:val="24"/>
    </w:rPr>
  </w:style>
  <w:style w:type="paragraph" w:styleId="Index">
    <w:name w:val="Index"/>
    <w:basedOn w:val="Normal"/>
    <w:qFormat/>
    <w:pPr>
      <w:suppressLineNumbers/>
    </w:pPr>
    <w:rPr>
      <w:rFonts w:cs="Noto Sans Devanagari"/>
      <w:lang w:val="zxx" w:eastAsia="zxx" w:bidi="zxx"/>
    </w:rPr>
  </w:style>
  <w:style w:type="paragraph" w:styleId="HeaderandFooter">
    <w:name w:val="Header and Footer"/>
    <w:basedOn w:val="Normal"/>
    <w:qFormat/>
    <w:pPr>
      <w:suppressLineNumbers/>
      <w:tabs>
        <w:tab w:val="clear" w:pos="289"/>
        <w:tab w:val="center" w:pos="3973" w:leader="none"/>
        <w:tab w:val="right" w:pos="7946" w:leader="none"/>
      </w:tabs>
    </w:pPr>
    <w:rPr/>
  </w:style>
  <w:style w:type="paragraph" w:styleId="Footer">
    <w:name w:val="Footer"/>
    <w:basedOn w:val="HeaderandFooter"/>
    <w:pPr>
      <w:suppressLineNumbers/>
    </w:pPr>
    <w:rPr/>
  </w:style>
  <w:style w:type="paragraph" w:styleId="JudulBab">
    <w:name w:val="Judul Bab"/>
    <w:basedOn w:val="Heading"/>
    <w:next w:val="TextBody"/>
    <w:qFormat/>
    <w:pPr>
      <w:pageBreakBefore w:val="false"/>
      <w:numPr>
        <w:ilvl w:val="0"/>
        <w:numId w:val="2"/>
      </w:numPr>
      <w:spacing w:lineRule="auto" w:line="360" w:before="0" w:after="850"/>
      <w:jc w:val="center"/>
      <w:outlineLvl w:val="0"/>
    </w:pPr>
    <w:rPr>
      <w:rFonts w:ascii="Times New Roman" w:hAnsi="Times New Roman"/>
      <w:b/>
      <w:caps/>
      <w:sz w:val="24"/>
    </w:rPr>
  </w:style>
  <w:style w:type="paragraph" w:styleId="TanpaNoRomawi">
    <w:name w:val="Tanpa No Romawi"/>
    <w:basedOn w:val="Heading"/>
    <w:next w:val="TextBody"/>
    <w:qFormat/>
    <w:pPr>
      <w:pageBreakBefore w:val="false"/>
      <w:numPr>
        <w:ilvl w:val="0"/>
        <w:numId w:val="0"/>
      </w:numPr>
      <w:spacing w:lineRule="auto" w:line="720" w:before="0" w:after="0"/>
      <w:jc w:val="center"/>
      <w:outlineLvl w:val="0"/>
    </w:pPr>
    <w:rPr>
      <w:rFonts w:ascii="Times New Roman" w:hAnsi="Times New Roman"/>
      <w:b/>
      <w:caps/>
      <w:sz w:val="24"/>
    </w:rPr>
  </w:style>
  <w:style w:type="paragraph" w:styleId="TanpaNo">
    <w:name w:val="Tanpa No"/>
    <w:basedOn w:val="Heading"/>
    <w:next w:val="TextBody"/>
    <w:qFormat/>
    <w:pPr>
      <w:numPr>
        <w:ilvl w:val="0"/>
        <w:numId w:val="0"/>
      </w:numPr>
      <w:spacing w:lineRule="auto" w:line="720" w:before="0" w:after="0"/>
      <w:jc w:val="center"/>
      <w:outlineLvl w:val="0"/>
    </w:pPr>
    <w:rPr>
      <w:rFonts w:ascii="Times New Roman" w:hAnsi="Times New Roman"/>
      <w:b/>
      <w:caps/>
      <w:sz w:val="24"/>
    </w:rPr>
  </w:style>
  <w:style w:type="paragraph" w:styleId="IndexHeading">
    <w:name w:val="Index Heading"/>
    <w:basedOn w:val="Heading"/>
    <w:pPr>
      <w:suppressLineNumbers/>
      <w:ind w:left="0" w:right="0" w:hanging="0"/>
    </w:pPr>
    <w:rPr>
      <w:b/>
      <w:bCs/>
      <w:sz w:val="32"/>
      <w:szCs w:val="32"/>
    </w:rPr>
  </w:style>
  <w:style w:type="paragraph" w:styleId="ContentsHeading">
    <w:name w:val="TOC Heading"/>
    <w:basedOn w:val="IndexHeading"/>
    <w:pPr>
      <w:suppressLineNumbers/>
      <w:ind w:left="0" w:right="0" w:hanging="0"/>
    </w:pPr>
    <w:rPr>
      <w:b/>
      <w:bCs/>
      <w:sz w:val="32"/>
      <w:szCs w:val="32"/>
    </w:rPr>
  </w:style>
  <w:style w:type="paragraph" w:styleId="Contents1">
    <w:name w:val="TOC 1"/>
    <w:basedOn w:val="Index"/>
    <w:pPr>
      <w:tabs>
        <w:tab w:val="clear" w:pos="289"/>
        <w:tab w:val="right" w:pos="7946" w:leader="dot"/>
      </w:tabs>
      <w:spacing w:lineRule="auto" w:line="360" w:before="0" w:after="0"/>
      <w:ind w:left="0" w:right="0" w:hanging="0"/>
    </w:pPr>
    <w:rPr>
      <w:rFonts w:ascii="Times New Roman" w:hAnsi="Times New Roman"/>
      <w:b/>
      <w:caps w:val="false"/>
      <w:smallCaps w:val="false"/>
    </w:rPr>
  </w:style>
  <w:style w:type="paragraph" w:styleId="Contents2">
    <w:name w:val="TOC 2"/>
    <w:basedOn w:val="Index"/>
    <w:pPr>
      <w:tabs>
        <w:tab w:val="clear" w:pos="289"/>
        <w:tab w:val="right" w:pos="7663" w:leader="dot"/>
      </w:tabs>
      <w:spacing w:lineRule="auto" w:line="276"/>
      <w:ind w:left="850" w:right="0" w:hanging="0"/>
    </w:pPr>
    <w:rPr>
      <w:rFonts w:ascii="Times New Roman" w:hAnsi="Times New Roman"/>
    </w:rPr>
  </w:style>
  <w:style w:type="paragraph" w:styleId="Contents3">
    <w:name w:val="TOC 3"/>
    <w:basedOn w:val="Index"/>
    <w:pPr>
      <w:tabs>
        <w:tab w:val="clear" w:pos="289"/>
        <w:tab w:val="right" w:pos="7379" w:leader="dot"/>
      </w:tabs>
      <w:spacing w:lineRule="auto" w:line="276"/>
      <w:ind w:left="850" w:right="0" w:hanging="0"/>
    </w:pPr>
    <w:rPr/>
  </w:style>
  <w:style w:type="paragraph" w:styleId="Gambar">
    <w:name w:val="Gambar"/>
    <w:basedOn w:val="Caption"/>
    <w:qFormat/>
    <w:pPr>
      <w:numPr>
        <w:ilvl w:val="0"/>
        <w:numId w:val="0"/>
      </w:numPr>
      <w:spacing w:before="0" w:after="0"/>
      <w:jc w:val="center"/>
    </w:pPr>
    <w:rPr>
      <w:rFonts w:ascii="Times New Roman" w:hAnsi="Times New Roman"/>
      <w:i w:val="false"/>
      <w:caps w:val="false"/>
      <w:smallCaps w:val="false"/>
    </w:rPr>
  </w:style>
  <w:style w:type="paragraph" w:styleId="TableIndex1">
    <w:name w:val="Table Index 1"/>
    <w:basedOn w:val="Index"/>
    <w:qFormat/>
    <w:pPr>
      <w:tabs>
        <w:tab w:val="clear" w:pos="289"/>
        <w:tab w:val="right" w:pos="7946" w:leader="dot"/>
      </w:tabs>
      <w:ind w:left="0" w:right="0" w:hanging="0"/>
    </w:pPr>
    <w:rPr>
      <w:rFonts w:ascii="Times New Roman" w:hAnsi="Times New Roman"/>
    </w:rPr>
  </w:style>
  <w:style w:type="paragraph" w:styleId="TableContents">
    <w:name w:val="Table Contents"/>
    <w:basedOn w:val="Normal"/>
    <w:qFormat/>
    <w:pPr>
      <w:widowControl w:val="false"/>
      <w:suppressLineNumbers/>
      <w:tabs>
        <w:tab w:val="clear" w:pos="289"/>
      </w:tabs>
      <w:spacing w:lineRule="auto" w:line="360"/>
    </w:pPr>
    <w:rPr>
      <w:rFonts w:ascii="Times New Roman" w:hAnsi="Times New Roman"/>
      <w:caps w:val="false"/>
      <w:smallCaps w:val="false"/>
    </w:rPr>
  </w:style>
  <w:style w:type="paragraph" w:styleId="List3Start">
    <w:name w:val="List 3 Start"/>
    <w:basedOn w:val="List"/>
    <w:next w:val="List3"/>
    <w:qFormat/>
    <w:pPr>
      <w:tabs>
        <w:tab w:val="clear" w:pos="289"/>
      </w:tabs>
      <w:spacing w:before="240" w:after="120"/>
      <w:ind w:left="0" w:right="0" w:hanging="363"/>
    </w:pPr>
    <w:rPr/>
  </w:style>
  <w:style w:type="paragraph" w:styleId="List3">
    <w:name w:val="List Bullet 4"/>
    <w:basedOn w:val="List"/>
    <w:pPr>
      <w:spacing w:before="0" w:after="120"/>
      <w:ind w:left="1080" w:right="0" w:hanging="360"/>
    </w:pPr>
    <w:rPr/>
  </w:style>
  <w:style w:type="paragraph" w:styleId="TableHeading">
    <w:name w:val="Table Heading"/>
    <w:basedOn w:val="TableContents"/>
    <w:qFormat/>
    <w:pPr>
      <w:suppressLineNumbers/>
      <w:jc w:val="center"/>
    </w:pPr>
    <w:rPr>
      <w:b/>
      <w:bCs/>
    </w:rPr>
  </w:style>
  <w:style w:type="paragraph" w:styleId="Tabel">
    <w:name w:val="Tabel"/>
    <w:basedOn w:val="Caption"/>
    <w:qFormat/>
    <w:pPr>
      <w:spacing w:lineRule="auto" w:line="480" w:before="0" w:after="0"/>
      <w:jc w:val="center"/>
    </w:pPr>
    <w:rPr>
      <w:rFonts w:ascii="Times New Roman" w:hAnsi="Times New Roman"/>
      <w:i w:val="false"/>
      <w:caps w:val="false"/>
      <w:smallCaps w:val="false"/>
    </w:rPr>
  </w:style>
  <w:style w:type="paragraph" w:styleId="FigureIndexHeading">
    <w:name w:val="Figure Index Heading"/>
    <w:basedOn w:val="IndexHeading"/>
    <w:qFormat/>
    <w:pPr>
      <w:suppressLineNumbers/>
      <w:ind w:left="0" w:right="0" w:hanging="0"/>
    </w:pPr>
    <w:rPr>
      <w:b/>
      <w:bCs/>
      <w:sz w:val="32"/>
      <w:szCs w:val="32"/>
    </w:rPr>
  </w:style>
  <w:style w:type="paragraph" w:styleId="FigureIndex1">
    <w:name w:val="Figure Index 1"/>
    <w:basedOn w:val="Index"/>
    <w:qFormat/>
    <w:pPr>
      <w:tabs>
        <w:tab w:val="clear" w:pos="289"/>
        <w:tab w:val="right" w:pos="7946" w:leader="dot"/>
      </w:tabs>
      <w:ind w:left="0" w:right="0" w:hanging="0"/>
    </w:pPr>
    <w:rPr/>
  </w:style>
  <w:style w:type="paragraph" w:styleId="FrameContents">
    <w:name w:val="Frame Contents"/>
    <w:basedOn w:val="Normal"/>
    <w:qFormat/>
    <w:pPr/>
    <w:rPr/>
  </w:style>
  <w:style w:type="paragraph" w:styleId="Table">
    <w:name w:val="Table"/>
    <w:basedOn w:val="Caption"/>
    <w:qFormat/>
    <w:pPr/>
    <w:rPr/>
  </w:style>
  <w:style w:type="paragraph" w:styleId="Contents4">
    <w:name w:val="TOC 4"/>
    <w:basedOn w:val="Index"/>
    <w:pPr>
      <w:tabs>
        <w:tab w:val="clear" w:pos="289"/>
        <w:tab w:val="right" w:pos="7096" w:leader="dot"/>
      </w:tabs>
      <w:ind w:left="850" w:right="0" w:hanging="0"/>
    </w:pPr>
    <w:rPr/>
  </w:style>
  <w:style w:type="paragraph" w:styleId="Contents8">
    <w:name w:val="TOC 8"/>
    <w:basedOn w:val="Index"/>
    <w:pPr>
      <w:tabs>
        <w:tab w:val="clear" w:pos="289"/>
        <w:tab w:val="right" w:pos="5962" w:leader="dot"/>
      </w:tabs>
      <w:ind w:left="1984" w:right="0" w:hanging="0"/>
    </w:pPr>
    <w:rPr/>
  </w:style>
  <w:style w:type="paragraph" w:styleId="Contents9">
    <w:name w:val="TOC 9"/>
    <w:basedOn w:val="Index"/>
    <w:pPr>
      <w:tabs>
        <w:tab w:val="clear" w:pos="289"/>
        <w:tab w:val="right" w:pos="5678" w:leader="dot"/>
      </w:tabs>
      <w:ind w:left="2268" w:right="0" w:hanging="0"/>
    </w:pPr>
    <w:rPr/>
  </w:style>
  <w:style w:type="paragraph" w:styleId="Contents10">
    <w:name w:val="Contents 10"/>
    <w:basedOn w:val="Index"/>
    <w:qFormat/>
    <w:pPr>
      <w:tabs>
        <w:tab w:val="clear" w:pos="289"/>
        <w:tab w:val="right" w:pos="5395" w:leader="dot"/>
      </w:tabs>
      <w:ind w:left="2551" w:right="0" w:hanging="0"/>
    </w:pPr>
    <w:rPr/>
  </w:style>
  <w:style w:type="paragraph" w:styleId="Bibliography1">
    <w:name w:val="Bibliography 1"/>
    <w:basedOn w:val="Index"/>
    <w:qFormat/>
    <w:pPr>
      <w:tabs>
        <w:tab w:val="clear" w:pos="289"/>
      </w:tabs>
      <w:spacing w:lineRule="atLeast" w:line="480" w:before="0" w:after="0"/>
      <w:ind w:left="720" w:right="0" w:hanging="720"/>
    </w:pPr>
    <w:rPr/>
  </w:style>
  <w:style w:type="paragraph" w:styleId="Header">
    <w:name w:val="Header"/>
    <w:basedOn w:val="HeaderandFooter"/>
    <w:pPr>
      <w:suppressLineNumbers/>
      <w:tabs>
        <w:tab w:val="clear" w:pos="3973"/>
        <w:tab w:val="clear" w:pos="7946"/>
        <w:tab w:val="center" w:pos="3969" w:leader="none"/>
        <w:tab w:val="right" w:pos="7939" w:leader="none"/>
      </w:tabs>
    </w:pPr>
    <w:rPr/>
  </w:style>
  <w:style w:type="paragraph" w:styleId="TableIndexHeading">
    <w:name w:val="Table Index Heading"/>
    <w:basedOn w:val="IndexHeading"/>
    <w:qFormat/>
    <w:pPr>
      <w:suppressLineNumbers/>
      <w:ind w:left="0" w:right="0" w:hanging="0"/>
    </w:pPr>
    <w:rPr>
      <w:b/>
      <w:bCs/>
      <w:sz w:val="32"/>
      <w:szCs w:val="32"/>
    </w:rPr>
  </w:style>
  <w:style w:type="paragraph" w:styleId="Figure">
    <w:name w:val="Figure"/>
    <w:basedOn w:val="Caption"/>
    <w:qFormat/>
    <w:pPr/>
    <w:rPr/>
  </w:style>
  <w:style w:type="numbering" w:styleId="Numbering123">
    <w:name w:val="Numbering 123"/>
    <w:qFormat/>
  </w:style>
  <w:style w:type="numbering" w:styleId="Bullet">
    <w:name w:val="Bullet "/>
    <w:qFormat/>
  </w:style>
  <w:style w:type="numbering" w:styleId="NomorBab">
    <w:name w:val="Nomor Bab"/>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header" Target="header1.xml"/><Relationship Id="rId5" Type="http://schemas.openxmlformats.org/officeDocument/2006/relationships/footer" Target="footer2.xml"/><Relationship Id="rId6" Type="http://schemas.openxmlformats.org/officeDocument/2006/relationships/header" Target="header2.xml"/><Relationship Id="rId7" Type="http://schemas.openxmlformats.org/officeDocument/2006/relationships/footer" Target="footer3.xml"/><Relationship Id="rId8" Type="http://schemas.openxmlformats.org/officeDocument/2006/relationships/header" Target="header3.xml"/><Relationship Id="rId9" Type="http://schemas.openxmlformats.org/officeDocument/2006/relationships/footer" Target="footer4.xml"/><Relationship Id="rId10" Type="http://schemas.openxmlformats.org/officeDocument/2006/relationships/header" Target="header4.xml"/><Relationship Id="rId11" Type="http://schemas.openxmlformats.org/officeDocument/2006/relationships/footer" Target="footer5.xml"/><Relationship Id="rId12" Type="http://schemas.openxmlformats.org/officeDocument/2006/relationships/header" Target="header5.xml"/><Relationship Id="rId13" Type="http://schemas.openxmlformats.org/officeDocument/2006/relationships/footer" Target="footer6.xml"/><Relationship Id="rId14" Type="http://schemas.openxmlformats.org/officeDocument/2006/relationships/numbering" Target="numbering.xml"/><Relationship Id="rId15" Type="http://schemas.openxmlformats.org/officeDocument/2006/relationships/fontTable" Target="fontTable.xml"/><Relationship Id="rId16"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8246</TotalTime>
  <Application>LibreOffice/7.3.7.2$Linux_X86_64 LibreOffice_project/30$Build-2</Application>
  <AppVersion>15.0000</AppVersion>
  <Pages>17</Pages>
  <Words>2253</Words>
  <Characters>14802</Characters>
  <CharactersWithSpaces>17002</CharactersWithSpaces>
  <Paragraphs>10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6-09T14:29:46Z</dcterms:created>
  <dc:creator/>
  <dc:description/>
  <dc:language>en-US</dc:language>
  <cp:lastModifiedBy/>
  <dcterms:modified xsi:type="dcterms:W3CDTF">2024-12-05T23:30:43Z</dcterms:modified>
  <cp:revision>14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Unique User Id_1">
    <vt:lpwstr>69702ef9-b4c4-3c24-9f97-bfc06cd1621b</vt:lpwstr>
  </property>
  <property fmtid="{D5CDD505-2E9C-101B-9397-08002B2CF9AE}" pid="5" name="Mendeley_Bookmark_23ii3MgO4g_1">
    <vt:lpwstr>ADDIN CSL_CITATION {"citationItems": [{"id": "ITEM-1", "itemData": {"abstract": "The perception of tourist about accessibility from Penelokan village to Toya Bungkah destination\u201d has objective to known the tourist perceptions of accessibility in Toya</vt:lpwstr>
  </property>
  <property fmtid="{D5CDD505-2E9C-101B-9397-08002B2CF9AE}" pid="6" name="Mendeley_Bookmark_23ii3MgO4g_10">
    <vt:lpwstr>lainTextFormattedCitation": "(KE, 2016)", "previouslyFormattedCitation": "(KE, 2016)"}, "properties": {"noteIndex": 0}, "schema": "https://github.com/citation-style-language/schema/raw/master/csl-citation.json"}</vt:lpwstr>
  </property>
  <property fmtid="{D5CDD505-2E9C-101B-9397-08002B2CF9AE}" pid="7" name="Mendeley_Bookmark_23ii3MgO4g_2">
    <vt:lpwstr> Bungkah destination. Kinds data used are primary data and secondary data. The data was gain through observations, depth interviews, questionnaires, literature studies, and documentations. Sampling was gain by purposive sampling to option the data of acce</vt:lpwstr>
  </property>
  <property fmtid="{D5CDD505-2E9C-101B-9397-08002B2CF9AE}" pid="8" name="Mendeley_Bookmark_23ii3MgO4g_3">
    <vt:lpwstr>ssibility. The respondents was choose by using quota sampling. Analyzed the perception of tourist by using attitude scale (Likert scale) to measure the results. The result of the research showed that the tourist perceptions of accessibility to Toya Bungka</vt:lpwstr>
  </property>
  <property fmtid="{D5CDD505-2E9C-101B-9397-08002B2CF9AE}" pid="9" name="Mendeley_Bookmark_23ii3MgO4g_4">
    <vt:lpwstr>h were : Condition about access from Penelokan to Toya Bungkah get average score was 3.10 is good enough, Quality of access from Penelokan to Toya Bungkah get average score was 3.20 is good enough, Comfortable of access from Penelokan to Toya Bungkah get </vt:lpwstr>
  </property>
  <property fmtid="{D5CDD505-2E9C-101B-9397-08002B2CF9AE}" pid="10" name="Mendeley_Bookmark_23ii3MgO4g_5">
    <vt:lpwstr>average score was 3.14 is good enough, Condition transportasion after arrived from Penelokan to Toya Bungkah get average score was 3,48 is good, View at around access the tourist can see from Penelokan to Toya Bungkah get average score was 4.08 is good, S</vt:lpwstr>
  </property>
  <property fmtid="{D5CDD505-2E9C-101B-9397-08002B2CF9AE}" pid="11" name="Mendeley_Bookmark_23ii3MgO4g_6">
    <vt:lpwstr>afety with the path from Penelokan to Toya Bungkah get average score was 3.50 is good, Perception of the tourist about Toya Bungkah get average score was 3.76 is good.", "author": [{"dropping-particle": "", "family": "KE", "given": "Molaba.", "non-droppin</vt:lpwstr>
  </property>
  <property fmtid="{D5CDD505-2E9C-101B-9397-08002B2CF9AE}" pid="12" name="Mendeley_Bookmark_23ii3MgO4g_7">
    <vt:lpwstr>g-particle": "", "parse-names": false, "suffix": ""}], "container-title": "\u062c\u0644\u0629 \u0627\u0644\u0625\u062f\u0627\u0631\u064a\u060c \u0645\u0639\u0647\u062f \u0627\u0644\u0625\u062f\u0627\u0631\u0629 \u0627\u0644\u0639\u0627\u0645\u0629\u060c \</vt:lpwstr>
  </property>
  <property fmtid="{D5CDD505-2E9C-101B-9397-08002B2CF9AE}" pid="13" name="Mendeley_Bookmark_23ii3MgO4g_8">
    <vt:lpwstr>u0633\u0644\u0637\u0646\u0629 \u0639\u0645\u0627\u0646\u060c \u0645\u0633\u0642\u0637:", "id": "ITEM-1", "issue": "March", "issued": {"date-parts": [["2016"]]}, "page": "11-40", "title": "No Title \u0645\u0642\u064a\u0627\u0633 \u0645\u0642\u062a\u0631\u0</vt:lpwstr>
  </property>
  <property fmtid="{D5CDD505-2E9C-101B-9397-08002B2CF9AE}" pid="14" name="Mendeley_Bookmark_23ii3MgO4g_9">
    <vt:lpwstr>62d \u0644\u062a\u0642\u064a\u064a\u0645 \u062c\u0648\u062f\u0629", "type": "article-journal", "volume": "147"}, "uris": ["http://www.mendeley.com/documents/?uuid=f843f6aa-cd99-46fe-b731-110be2fc70de"]}], "mendeley": {"formattedCitation": "(KE, 2016)", "p</vt:lpwstr>
  </property>
  <property fmtid="{D5CDD505-2E9C-101B-9397-08002B2CF9AE}" pid="15" name="Mendeley_Bookmark_4A5kD8B7Fo_1">
    <vt:lpwstr>ADDIN CSL_CITATION {"citationItems": [{"id": "ITEM-1", "itemData": {"DOI": "10.1088/1755-1315/758/1/012018", "ISSN": "17551315", "abstract": "One branch of mathematics that is very useful in solving problems is algebra. In fact, junior high school student</vt:lpwstr>
  </property>
  <property fmtid="{D5CDD505-2E9C-101B-9397-08002B2CF9AE}" pid="16" name="Mendeley_Bookmark_4A5kD8B7Fo_10">
    <vt:lpwstr>false, "suffix": ""}], "container-title": "IOP Conference Series: Earth and Environmental Science", "id": "ITEM-1", "issue": "1", "issued": {"date-parts": [["2021"]]}, "title": "Students' self-regulation learning ability in learning algebraic forms in wet</vt:lpwstr>
  </property>
  <property fmtid="{D5CDD505-2E9C-101B-9397-08002B2CF9AE}" pid="17" name="Mendeley_Bookmark_4A5kD8B7Fo_11">
    <vt:lpwstr>land context with the help of interactive multimedia", "type": "article-journal", "volume": "758"}, "uris": ["http://www.mendeley.com/documents/?uuid=e1e6c4b5-ee1e-4f6f-bd06-c794b91c5652"]}], "mendeley": {"formattedCitation": "(Sukmawati et al., 2021)", "</vt:lpwstr>
  </property>
  <property fmtid="{D5CDD505-2E9C-101B-9397-08002B2CF9AE}" pid="18" name="Mendeley_Bookmark_4A5kD8B7Fo_12">
    <vt:lpwstr>plainTextFormattedCitation": "(Sukmawati et al., 2021)", "previouslyFormattedCitation": "(Sukmawati et al., 2021)"}, "properties": {"noteIndex": 0}, "schema": "https://github.com/citation-style-language/schema/raw/master/csl-citation.json"}</vt:lpwstr>
  </property>
  <property fmtid="{D5CDD505-2E9C-101B-9397-08002B2CF9AE}" pid="19" name="Mendeley_Bookmark_4A5kD8B7Fo_2">
    <vt:lpwstr>s still face difficulties in learning algebra. This study aimed to develop interactive multimedia on algebraic-form material with a wetland context, to describe student self-regulation learning (SRL) abilities in learning algebraic forms using interactive</vt:lpwstr>
  </property>
  <property fmtid="{D5CDD505-2E9C-101B-9397-08002B2CF9AE}" pid="20" name="Mendeley_Bookmark_4A5kD8B7Fo_3">
    <vt:lpwstr> multimedia with wetland contexts, and to analyse the relationship between SRL ability with student learning outcomes after learning on algebraic form material in wetland context with interactive multimedia assistance. This research was a development rese</vt:lpwstr>
  </property>
  <property fmtid="{D5CDD505-2E9C-101B-9397-08002B2CF9AE}" pid="21" name="Mendeley_Bookmark_4A5kD8B7Fo_4">
    <vt:lpwstr>arch using the ADDIE method. It was tested in small groups of seventh grade students of SMP Negeri 9 Banjarmasin. The data collection techniques used tests and questionnaires. The data analysis technique used descriptive statistics and simple linear regre</vt:lpwstr>
  </property>
  <property fmtid="{D5CDD505-2E9C-101B-9397-08002B2CF9AE}" pid="22" name="Mendeley_Bookmark_4A5kD8B7Fo_5">
    <vt:lpwstr>ssion. The results showed that interactive multimedia on wetland context-algebraic form material was valid and could be used in learning algebraic forms in seventh grade. The trial results showed that the average student learning outcomes were in the suff</vt:lpwstr>
  </property>
  <property fmtid="{D5CDD505-2E9C-101B-9397-08002B2CF9AE}" pid="23" name="Mendeley_Bookmark_4A5kD8B7Fo_6">
    <vt:lpwstr>icient category and as many as 80.0 percent of students had reached the KKM determined by the school. Student's SRL ability was in the medium category, and there is no influence from SRL on student learning outcomes. The further research is needed in larg</vt:lpwstr>
  </property>
  <property fmtid="{D5CDD505-2E9C-101B-9397-08002B2CF9AE}" pid="24" name="Mendeley_Bookmark_4A5kD8B7Fo_7">
    <vt:lpwstr>e groups to analyse how the influence of students' SRL skills on learning outcomes in interactive multimedia assisted learning.", "author": [{"dropping-particle": "", "family": "Sukmawati", "given": "R. A.", "non-dropping-particle": "", "parse-names": fal</vt:lpwstr>
  </property>
  <property fmtid="{D5CDD505-2E9C-101B-9397-08002B2CF9AE}" pid="25" name="Mendeley_Bookmark_4A5kD8B7Fo_8">
    <vt:lpwstr>se, "suffix": ""}, {"dropping-particle": "", "family": "Ridhani", "given": "M.", "non-dropping-particle": "", "parse-names": false, "suffix": ""}, {"dropping-particle": "", "family": "Adini", "given": "M. H.", "non-dropping-particle": "", "parse-names": f</vt:lpwstr>
  </property>
  <property fmtid="{D5CDD505-2E9C-101B-9397-08002B2CF9AE}" pid="26" name="Mendeley_Bookmark_4A5kD8B7Fo_9">
    <vt:lpwstr>alse, "suffix": ""}, {"dropping-particle": "", "family": "Pramita", "given": "M.", "non-dropping-particle": "", "parse-names": false, "suffix": ""}, {"dropping-particle": "", "family": "Sari", "given": "D. P.", "non-dropping-particle": "", "parse-names": </vt:lpwstr>
  </property>
  <property fmtid="{D5CDD505-2E9C-101B-9397-08002B2CF9AE}" pid="27" name="Mendeley_Bookmark_4Hyyoy3FZ1_1">
    <vt:lpwstr>ADDIN CSL_CITATION {"citationItems": [{"id": "ITEM-1", "itemData": {"DOI": "10.1088/1755-1315/758/1/012018", "ISSN": "17551315", "abstract": "One branch of mathematics that is very useful in solving problems is algebra. In fact, junior high school student</vt:lpwstr>
  </property>
  <property fmtid="{D5CDD505-2E9C-101B-9397-08002B2CF9AE}" pid="28" name="Mendeley_Bookmark_4Hyyoy3FZ1_10">
    <vt:lpwstr>false, "suffix": ""}], "container-title": "IOP Conference Series: Earth and Environmental Science", "id": "ITEM-1", "issue": "1", "issued": {"date-parts": [["2021"]]}, "title": "Students' self-regulation learning ability in learning algebraic forms in wet</vt:lpwstr>
  </property>
  <property fmtid="{D5CDD505-2E9C-101B-9397-08002B2CF9AE}" pid="29" name="Mendeley_Bookmark_4Hyyoy3FZ1_11">
    <vt:lpwstr>land context with the help of interactive multimedia", "type": "article-journal", "volume": "758"}, "uris": ["http://www.mendeley.com/documents/?uuid=e1e6c4b5-ee1e-4f6f-bd06-c794b91c5652"]}], "mendeley": {"formattedCitation": "(Sukmawati et al., 2021)", "</vt:lpwstr>
  </property>
  <property fmtid="{D5CDD505-2E9C-101B-9397-08002B2CF9AE}" pid="30" name="Mendeley_Bookmark_4Hyyoy3FZ1_12">
    <vt:lpwstr>plainTextFormattedCitation": "(Sukmawati et al., 2021)", "previouslyFormattedCitation": "(Sukmawati et al., 2021)"}, "properties": {"noteIndex": 0}, "schema": "https://github.com/citation-style-language/schema/raw/master/csl-citation.json"}</vt:lpwstr>
  </property>
  <property fmtid="{D5CDD505-2E9C-101B-9397-08002B2CF9AE}" pid="31" name="Mendeley_Bookmark_4Hyyoy3FZ1_2">
    <vt:lpwstr>s still face difficulties in learning algebra. This study aimed to develop interactive multimedia on algebraic-form material with a wetland context, to describe student self-regulation learning (SRL) abilities in learning algebraic forms using interactive</vt:lpwstr>
  </property>
  <property fmtid="{D5CDD505-2E9C-101B-9397-08002B2CF9AE}" pid="32" name="Mendeley_Bookmark_4Hyyoy3FZ1_3">
    <vt:lpwstr> multimedia with wetland contexts, and to analyse the relationship between SRL ability with student learning outcomes after learning on algebraic form material in wetland context with interactive multimedia assistance. This research was a development rese</vt:lpwstr>
  </property>
  <property fmtid="{D5CDD505-2E9C-101B-9397-08002B2CF9AE}" pid="33" name="Mendeley_Bookmark_4Hyyoy3FZ1_4">
    <vt:lpwstr>arch using the ADDIE method. It was tested in small groups of seventh grade students of SMP Negeri 9 Banjarmasin. The data collection techniques used tests and questionnaires. The data analysis technique used descriptive statistics and simple linear regre</vt:lpwstr>
  </property>
  <property fmtid="{D5CDD505-2E9C-101B-9397-08002B2CF9AE}" pid="34" name="Mendeley_Bookmark_4Hyyoy3FZ1_5">
    <vt:lpwstr>ssion. The results showed that interactive multimedia on wetland context-algebraic form material was valid and could be used in learning algebraic forms in seventh grade. The trial results showed that the average student learning outcomes were in the suff</vt:lpwstr>
  </property>
  <property fmtid="{D5CDD505-2E9C-101B-9397-08002B2CF9AE}" pid="35" name="Mendeley_Bookmark_4Hyyoy3FZ1_6">
    <vt:lpwstr>icient category and as many as 80.0 percent of students had reached the KKM determined by the school. Student's SRL ability was in the medium category, and there is no influence from SRL on student learning outcomes. The further research is needed in larg</vt:lpwstr>
  </property>
  <property fmtid="{D5CDD505-2E9C-101B-9397-08002B2CF9AE}" pid="36" name="Mendeley_Bookmark_4Hyyoy3FZ1_7">
    <vt:lpwstr>e groups to analyse how the influence of students' SRL skills on learning outcomes in interactive multimedia assisted learning.", "author": [{"dropping-particle": "", "family": "Sukmawati", "given": "R. A.", "non-dropping-particle": "", "parse-names": fal</vt:lpwstr>
  </property>
  <property fmtid="{D5CDD505-2E9C-101B-9397-08002B2CF9AE}" pid="37" name="Mendeley_Bookmark_4Hyyoy3FZ1_8">
    <vt:lpwstr>se, "suffix": ""}, {"dropping-particle": "", "family": "Ridhani", "given": "M.", "non-dropping-particle": "", "parse-names": false, "suffix": ""}, {"dropping-particle": "", "family": "Adini", "given": "M. H.", "non-dropping-particle": "", "parse-names": f</vt:lpwstr>
  </property>
  <property fmtid="{D5CDD505-2E9C-101B-9397-08002B2CF9AE}" pid="38" name="Mendeley_Bookmark_4Hyyoy3FZ1_9">
    <vt:lpwstr>alse, "suffix": ""}, {"dropping-particle": "", "family": "Pramita", "given": "M.", "non-dropping-particle": "", "parse-names": false, "suffix": ""}, {"dropping-particle": "", "family": "Sari", "given": "D. P.", "non-dropping-particle": "", "parse-names": </vt:lpwstr>
  </property>
  <property fmtid="{D5CDD505-2E9C-101B-9397-08002B2CF9AE}" pid="39" name="Mendeley_Bookmark_8ZxLQDdXkD_1">
    <vt:lpwstr>ADDIN CSL_CITATION {"citationItems": [{"id": "ITEM-1", "itemData": {"ISBN": "9786022443834", "author": [{"dropping-particle": "", "family": "Viii", "given": "Smp Kelas", "non-dropping-particle": "", "parse-names": false, "suffix": ""}], "id": "ITEM-1", "i</vt:lpwstr>
  </property>
  <property fmtid="{D5CDD505-2E9C-101B-9397-08002B2CF9AE}" pid="40" name="Mendeley_Bookmark_8ZxLQDdXkD_2">
    <vt:lpwstr>ssued": {"date-parts": [["0"]]}, "title": "Okky Fajar Tri Maryana, dkk. Okky Fajar Tri Maryana, dkk", "type": "book"}, "uris": ["http://www.mendeley.com/documents/?uuid=0b1e58a1-c81a-4dc2-b02a-510c2d330246"]}], "mendeley": {"formattedCitation": "(Viii, n.</vt:lpwstr>
  </property>
  <property fmtid="{D5CDD505-2E9C-101B-9397-08002B2CF9AE}" pid="41" name="Mendeley_Bookmark_8ZxLQDdXkD_3">
    <vt:lpwstr>d.)", "plainTextFormattedCitation": "(Viii, n.d.)", "previouslyFormattedCitation": "(Viii, n.d.)"}, "properties": {"noteIndex": 0}, "schema": "https://github.com/citation-style-language/schema/raw/master/csl-citation.json"}</vt:lpwstr>
  </property>
  <property fmtid="{D5CDD505-2E9C-101B-9397-08002B2CF9AE}" pid="42" name="Mendeley_Bookmark_8nRsvdko7V_1">
    <vt:lpwstr>ADDIN CSL_CITATION {"citationItems": [{"id": "ITEM-1", "itemData": {"DOI": "10.1088/1755-1315/758/1/012018", "ISSN": "17551315", "abstract": "One branch of mathematics that is very useful in solving problems is algebra. In fact, junior high school student</vt:lpwstr>
  </property>
  <property fmtid="{D5CDD505-2E9C-101B-9397-08002B2CF9AE}" pid="43" name="Mendeley_Bookmark_8nRsvdko7V_10">
    <vt:lpwstr>false, "suffix": ""}], "container-title": "IOP Conference Series: Earth and Environmental Science", "id": "ITEM-1", "issue": "1", "issued": {"date-parts": [["2021"]]}, "title": "Students' self-regulation learning ability in learning algebraic forms in wet</vt:lpwstr>
  </property>
  <property fmtid="{D5CDD505-2E9C-101B-9397-08002B2CF9AE}" pid="44" name="Mendeley_Bookmark_8nRsvdko7V_11">
    <vt:lpwstr>land context with the help of interactive multimedia", "type": "article-journal", "volume": "758"}, "uris": ["http://www.mendeley.com/documents/?uuid=e1e6c4b5-ee1e-4f6f-bd06-c794b91c5652"]}], "mendeley": {"formattedCitation": "(Sukmawati et al., 2021)", "</vt:lpwstr>
  </property>
  <property fmtid="{D5CDD505-2E9C-101B-9397-08002B2CF9AE}" pid="45" name="Mendeley_Bookmark_8nRsvdko7V_12">
    <vt:lpwstr>plainTextFormattedCitation": "(Sukmawati et al., 2021)", "previouslyFormattedCitation": "(Sukmawati et al., 2021)"}, "properties": {"noteIndex": 0}, "schema": "https://github.com/citation-style-language/schema/raw/master/csl-citation.json"}</vt:lpwstr>
  </property>
  <property fmtid="{D5CDD505-2E9C-101B-9397-08002B2CF9AE}" pid="46" name="Mendeley_Bookmark_8nRsvdko7V_2">
    <vt:lpwstr>s still face difficulties in learning algebra. This study aimed to develop interactive multimedia on algebraic-form material with a wetland context, to describe student self-regulation learning (SRL) abilities in learning algebraic forms using interactive</vt:lpwstr>
  </property>
  <property fmtid="{D5CDD505-2E9C-101B-9397-08002B2CF9AE}" pid="47" name="Mendeley_Bookmark_8nRsvdko7V_3">
    <vt:lpwstr> multimedia with wetland contexts, and to analyse the relationship between SRL ability with student learning outcomes after learning on algebraic form material in wetland context with interactive multimedia assistance. This research was a development rese</vt:lpwstr>
  </property>
  <property fmtid="{D5CDD505-2E9C-101B-9397-08002B2CF9AE}" pid="48" name="Mendeley_Bookmark_8nRsvdko7V_4">
    <vt:lpwstr>arch using the ADDIE method. It was tested in small groups of seventh grade students of SMP Negeri 9 Banjarmasin. The data collection techniques used tests and questionnaires. The data analysis technique used descriptive statistics and simple linear regre</vt:lpwstr>
  </property>
  <property fmtid="{D5CDD505-2E9C-101B-9397-08002B2CF9AE}" pid="49" name="Mendeley_Bookmark_8nRsvdko7V_5">
    <vt:lpwstr>ssion. The results showed that interactive multimedia on wetland context-algebraic form material was valid and could be used in learning algebraic forms in seventh grade. The trial results showed that the average student learning outcomes were in the suff</vt:lpwstr>
  </property>
  <property fmtid="{D5CDD505-2E9C-101B-9397-08002B2CF9AE}" pid="50" name="Mendeley_Bookmark_8nRsvdko7V_6">
    <vt:lpwstr>icient category and as many as 80.0 percent of students had reached the KKM determined by the school. Student's SRL ability was in the medium category, and there is no influence from SRL on student learning outcomes. The further research is needed in larg</vt:lpwstr>
  </property>
  <property fmtid="{D5CDD505-2E9C-101B-9397-08002B2CF9AE}" pid="51" name="Mendeley_Bookmark_8nRsvdko7V_7">
    <vt:lpwstr>e groups to analyse how the influence of students' SRL skills on learning outcomes in interactive multimedia assisted learning.", "author": [{"dropping-particle": "", "family": "Sukmawati", "given": "R. A.", "non-dropping-particle": "", "parse-names": fal</vt:lpwstr>
  </property>
  <property fmtid="{D5CDD505-2E9C-101B-9397-08002B2CF9AE}" pid="52" name="Mendeley_Bookmark_8nRsvdko7V_8">
    <vt:lpwstr>se, "suffix": ""}, {"dropping-particle": "", "family": "Ridhani", "given": "M.", "non-dropping-particle": "", "parse-names": false, "suffix": ""}, {"dropping-particle": "", "family": "Adini", "given": "M. H.", "non-dropping-particle": "", "parse-names": f</vt:lpwstr>
  </property>
  <property fmtid="{D5CDD505-2E9C-101B-9397-08002B2CF9AE}" pid="53" name="Mendeley_Bookmark_8nRsvdko7V_9">
    <vt:lpwstr>alse, "suffix": ""}, {"dropping-particle": "", "family": "Pramita", "given": "M.", "non-dropping-particle": "", "parse-names": false, "suffix": ""}, {"dropping-particle": "", "family": "Sari", "given": "D. P.", "non-dropping-particle": "", "parse-names": </vt:lpwstr>
  </property>
  <property fmtid="{D5CDD505-2E9C-101B-9397-08002B2CF9AE}" pid="54" name="Mendeley_Bookmark_9S0D0l7ILx_1">
    <vt:lpwstr>ADDIN CSL_CITATION {"citationItems": [{"id": "ITEM-1", "itemData": {"ISBN": "9786022443834", "author": [{"dropping-particle": "", "family": "Viii", "given": "Smp Kelas", "non-dropping-particle": "", "parse-names": false, "suffix": ""}], "id": "ITEM-1", "i</vt:lpwstr>
  </property>
  <property fmtid="{D5CDD505-2E9C-101B-9397-08002B2CF9AE}" pid="55" name="Mendeley_Bookmark_9S0D0l7ILx_2">
    <vt:lpwstr>ssued": {"date-parts": [["0"]]}, "title": "Okky Fajar Tri Maryana, dkk. Okky Fajar Tri Maryana, dkk", "type": "book"}, "uris": ["http://www.mendeley.com/documents/?uuid=0b1e58a1-c81a-4dc2-b02a-510c2d330246"]}], "mendeley": {"formattedCitation": "(Viii, n.</vt:lpwstr>
  </property>
  <property fmtid="{D5CDD505-2E9C-101B-9397-08002B2CF9AE}" pid="56" name="Mendeley_Bookmark_9S0D0l7ILx_3">
    <vt:lpwstr>d.)", "plainTextFormattedCitation": "(Viii, n.d.)", "previouslyFormattedCitation": "(Viii, n.d.)"}, "properties": {"noteIndex": 0}, "schema": "https://github.com/citation-style-language/schema/raw/master/csl-citation.json"}</vt:lpwstr>
  </property>
  <property fmtid="{D5CDD505-2E9C-101B-9397-08002B2CF9AE}" pid="57" name="Mendeley_Bookmark_AtMI3iDT5o_1">
    <vt:lpwstr>ADDIN CSL_CITATION {"citationItems": [{"id": "ITEM-1", "itemData": {"abstract": "The perception of tourist about accessibility from Penelokan village to Toya Bungkah destination\u201d has objective to known the tourist perceptions of accessibility in Toya</vt:lpwstr>
  </property>
  <property fmtid="{D5CDD505-2E9C-101B-9397-08002B2CF9AE}" pid="58" name="Mendeley_Bookmark_AtMI3iDT5o_10">
    <vt:lpwstr>lainTextFormattedCitation": "(KE, 2016)", "previouslyFormattedCitation": "(KE, 2016)"}, "properties": {"noteIndex": 0}, "schema": "https://github.com/citation-style-language/schema/raw/master/csl-citation.json"}</vt:lpwstr>
  </property>
  <property fmtid="{D5CDD505-2E9C-101B-9397-08002B2CF9AE}" pid="59" name="Mendeley_Bookmark_AtMI3iDT5o_2">
    <vt:lpwstr> Bungkah destination. Kinds data used are primary data and secondary data. The data was gain through observations, depth interviews, questionnaires, literature studies, and documentations. Sampling was gain by purposive sampling to option the data of acce</vt:lpwstr>
  </property>
  <property fmtid="{D5CDD505-2E9C-101B-9397-08002B2CF9AE}" pid="60" name="Mendeley_Bookmark_AtMI3iDT5o_3">
    <vt:lpwstr>ssibility. The respondents was choose by using quota sampling. Analyzed the perception of tourist by using attitude scale (Likert scale) to measure the results. The result of the research showed that the tourist perceptions of accessibility to Toya Bungka</vt:lpwstr>
  </property>
  <property fmtid="{D5CDD505-2E9C-101B-9397-08002B2CF9AE}" pid="61" name="Mendeley_Bookmark_AtMI3iDT5o_4">
    <vt:lpwstr>h were : Condition about access from Penelokan to Toya Bungkah get average score was 3.10 is good enough, Quality of access from Penelokan to Toya Bungkah get average score was 3.20 is good enough, Comfortable of access from Penelokan to Toya Bungkah get </vt:lpwstr>
  </property>
  <property fmtid="{D5CDD505-2E9C-101B-9397-08002B2CF9AE}" pid="62" name="Mendeley_Bookmark_AtMI3iDT5o_5">
    <vt:lpwstr>average score was 3.14 is good enough, Condition transportasion after arrived from Penelokan to Toya Bungkah get average score was 3,48 is good, View at around access the tourist can see from Penelokan to Toya Bungkah get average score was 4.08 is good, S</vt:lpwstr>
  </property>
  <property fmtid="{D5CDD505-2E9C-101B-9397-08002B2CF9AE}" pid="63" name="Mendeley_Bookmark_AtMI3iDT5o_6">
    <vt:lpwstr>afety with the path from Penelokan to Toya Bungkah get average score was 3.50 is good, Perception of the tourist about Toya Bungkah get average score was 3.76 is good.", "author": [{"dropping-particle": "", "family": "KE", "given": "Molaba.", "non-droppin</vt:lpwstr>
  </property>
  <property fmtid="{D5CDD505-2E9C-101B-9397-08002B2CF9AE}" pid="64" name="Mendeley_Bookmark_AtMI3iDT5o_7">
    <vt:lpwstr>g-particle": "", "parse-names": false, "suffix": ""}], "container-title": "\u062c\u0644\u0629 \u0627\u0644\u0625\u062f\u0627\u0631\u064a\u060c \u0645\u0639\u0647\u062f \u0627\u0644\u0625\u062f\u0627\u0631\u0629 \u0627\u0644\u0639\u0627\u0645\u0629\u060c \</vt:lpwstr>
  </property>
  <property fmtid="{D5CDD505-2E9C-101B-9397-08002B2CF9AE}" pid="65" name="Mendeley_Bookmark_AtMI3iDT5o_8">
    <vt:lpwstr>u0633\u0644\u0637\u0646\u0629 \u0639\u0645\u0627\u0646\u060c \u0645\u0633\u0642\u0637:", "id": "ITEM-1", "issue": "March", "issued": {"date-parts": [["2016"]]}, "page": "11-40", "title": "No Title \u0645\u0642\u064a\u0627\u0633 \u0645\u0642\u062a\u0631\u0</vt:lpwstr>
  </property>
  <property fmtid="{D5CDD505-2E9C-101B-9397-08002B2CF9AE}" pid="66" name="Mendeley_Bookmark_AtMI3iDT5o_9">
    <vt:lpwstr>62d \u0644\u062a\u0642\u064a\u064a\u0645 \u062c\u0648\u062f\u0629", "type": "article-journal", "volume": "147"}, "uris": ["http://www.mendeley.com/documents/?uuid=f843f6aa-cd99-46fe-b731-110be2fc70de"]}], "mendeley": {"formattedCitation": "(KE, 2016)", "p</vt:lpwstr>
  </property>
  <property fmtid="{D5CDD505-2E9C-101B-9397-08002B2CF9AE}" pid="67" name="Mendeley_Bookmark_CKbH9DubOC_1">
    <vt:lpwstr>ADDIN CSL_CITATION {"citationItems": [{"id": "ITEM-1", "itemData": {"DOI": "10.1088/1755-1315/758/1/012018", "ISSN": "17551315", "abstract": "One branch of mathematics that is very useful in solving problems is algebra. In fact, junior high school student</vt:lpwstr>
  </property>
  <property fmtid="{D5CDD505-2E9C-101B-9397-08002B2CF9AE}" pid="68" name="Mendeley_Bookmark_CKbH9DubOC_10">
    <vt:lpwstr>false, "suffix": ""}], "container-title": "IOP Conference Series: Earth and Environmental Science", "id": "ITEM-1", "issue": "1", "issued": {"date-parts": [["2021"]]}, "title": "Students' self-regulation learning ability in learning algebraic forms in wet</vt:lpwstr>
  </property>
  <property fmtid="{D5CDD505-2E9C-101B-9397-08002B2CF9AE}" pid="69" name="Mendeley_Bookmark_CKbH9DubOC_11">
    <vt:lpwstr>land context with the help of interactive multimedia", "type": "article-journal", "volume": "758"}, "uris": ["http://www.mendeley.com/documents/?uuid=e1e6c4b5-ee1e-4f6f-bd06-c794b91c5652"]}], "mendeley": {"formattedCitation": "(Sukmawati et al., 2021)", "</vt:lpwstr>
  </property>
  <property fmtid="{D5CDD505-2E9C-101B-9397-08002B2CF9AE}" pid="70" name="Mendeley_Bookmark_CKbH9DubOC_12">
    <vt:lpwstr>plainTextFormattedCitation": "(Sukmawati et al., 2021)", "previouslyFormattedCitation": "(Sukmawati et al., 2021)"}, "properties": {"noteIndex": 0}, "schema": "https://github.com/citation-style-language/schema/raw/master/csl-citation.json"}</vt:lpwstr>
  </property>
  <property fmtid="{D5CDD505-2E9C-101B-9397-08002B2CF9AE}" pid="71" name="Mendeley_Bookmark_CKbH9DubOC_2">
    <vt:lpwstr>s still face difficulties in learning algebra. This study aimed to develop interactive multimedia on algebraic-form material with a wetland context, to describe student self-regulation learning (SRL) abilities in learning algebraic forms using interactive</vt:lpwstr>
  </property>
  <property fmtid="{D5CDD505-2E9C-101B-9397-08002B2CF9AE}" pid="72" name="Mendeley_Bookmark_CKbH9DubOC_3">
    <vt:lpwstr> multimedia with wetland contexts, and to analyse the relationship between SRL ability with student learning outcomes after learning on algebraic form material in wetland context with interactive multimedia assistance. This research was a development rese</vt:lpwstr>
  </property>
  <property fmtid="{D5CDD505-2E9C-101B-9397-08002B2CF9AE}" pid="73" name="Mendeley_Bookmark_CKbH9DubOC_4">
    <vt:lpwstr>arch using the ADDIE method. It was tested in small groups of seventh grade students of SMP Negeri 9 Banjarmasin. The data collection techniques used tests and questionnaires. The data analysis technique used descriptive statistics and simple linear regre</vt:lpwstr>
  </property>
  <property fmtid="{D5CDD505-2E9C-101B-9397-08002B2CF9AE}" pid="74" name="Mendeley_Bookmark_CKbH9DubOC_5">
    <vt:lpwstr>ssion. The results showed that interactive multimedia on wetland context-algebraic form material was valid and could be used in learning algebraic forms in seventh grade. The trial results showed that the average student learning outcomes were in the suff</vt:lpwstr>
  </property>
  <property fmtid="{D5CDD505-2E9C-101B-9397-08002B2CF9AE}" pid="75" name="Mendeley_Bookmark_CKbH9DubOC_6">
    <vt:lpwstr>icient category and as many as 80.0 percent of students had reached the KKM determined by the school. Student's SRL ability was in the medium category, and there is no influence from SRL on student learning outcomes. The further research is needed in larg</vt:lpwstr>
  </property>
  <property fmtid="{D5CDD505-2E9C-101B-9397-08002B2CF9AE}" pid="76" name="Mendeley_Bookmark_CKbH9DubOC_7">
    <vt:lpwstr>e groups to analyse how the influence of students' SRL skills on learning outcomes in interactive multimedia assisted learning.", "author": [{"dropping-particle": "", "family": "Sukmawati", "given": "R. A.", "non-dropping-particle": "", "parse-names": fal</vt:lpwstr>
  </property>
  <property fmtid="{D5CDD505-2E9C-101B-9397-08002B2CF9AE}" pid="77" name="Mendeley_Bookmark_CKbH9DubOC_8">
    <vt:lpwstr>se, "suffix": ""}, {"dropping-particle": "", "family": "Ridhani", "given": "M.", "non-dropping-particle": "", "parse-names": false, "suffix": ""}, {"dropping-particle": "", "family": "Adini", "given": "M. H.", "non-dropping-particle": "", "parse-names": f</vt:lpwstr>
  </property>
  <property fmtid="{D5CDD505-2E9C-101B-9397-08002B2CF9AE}" pid="78" name="Mendeley_Bookmark_CKbH9DubOC_9">
    <vt:lpwstr>alse, "suffix": ""}, {"dropping-particle": "", "family": "Pramita", "given": "M.", "non-dropping-particle": "", "parse-names": false, "suffix": ""}, {"dropping-particle": "", "family": "Sari", "given": "D. P.", "non-dropping-particle": "", "parse-names": </vt:lpwstr>
  </property>
  <property fmtid="{D5CDD505-2E9C-101B-9397-08002B2CF9AE}" pid="79" name="Mendeley_Bookmark_FxrzeZngBP_1">
    <vt:lpwstr>ADDIN CSL_CITATION {"citationItems": [{"id": "ITEM-1", "itemData": {"DOI": "10.34005/akademika.v9i01.813", "ISSN": "2089-4341", "abstract": "This research aims to determine the results of the development of web-based learning media for Islamic Religious E</vt:lpwstr>
  </property>
  <property fmtid="{D5CDD505-2E9C-101B-9397-08002B2CF9AE}" pid="80" name="Mendeley_Bookmark_FxrzeZngBP_2">
    <vt:lpwstr>ducation (PAI) which is valid and practical. This learning media development model refers to the 4-D development model (Four D-Model). This research was conducted at Unismuh Makassar Junior High School with research subjects 30 students and 1 teacher Isla</vt:lpwstr>
  </property>
  <property fmtid="{D5CDD505-2E9C-101B-9397-08002B2CF9AE}" pid="81" name="Mendeley_Bookmark_FxrzeZngBP_3">
    <vt:lpwstr>mic Education. The instruments used were validation sheets, student activity, teacher response and students. The data collection techniques used observation sheet instruments and student and teacher response questionnaires. The analysis used is descriptiv</vt:lpwstr>
  </property>
  <property fmtid="{D5CDD505-2E9C-101B-9397-08002B2CF9AE}" pid="82" name="Mendeley_Bookmark_FxrzeZngBP_4">
    <vt:lpwstr>e qualitative statistical analysis. Based on the results of research and development shows that the media developed after validation is declared valid and reasonable for testing. The results of testing practicality show that the web-based learning media i</vt:lpwstr>
  </property>
  <property fmtid="{D5CDD505-2E9C-101B-9397-08002B2CF9AE}" pid="83" name="Mendeley_Bookmark_FxrzeZngBP_5">
    <vt:lpwstr>s practical because it has fulfills the criteria with the results: 1) students' activities in learning are carried out as expected, 2) teachers give excellent responses and, 3) students provide good response to the learning media. So it can be concluded t</vt:lpwstr>
  </property>
  <property fmtid="{D5CDD505-2E9C-101B-9397-08002B2CF9AE}" pid="84" name="Mendeley_Bookmark_FxrzeZngBP_6">
    <vt:lpwstr>hat in the development of learning media activities fulfill valid and practical criteria used in the learning process especially in PAI subjects in class VIII.", "author": [{"dropping-particle": "", "family": "Nasir", "given": "Nasir", "non-dropping-parti</vt:lpwstr>
  </property>
  <property fmtid="{D5CDD505-2E9C-101B-9397-08002B2CF9AE}" pid="85" name="Mendeley_Bookmark_FxrzeZngBP_7">
    <vt:lpwstr>cle": "", "parse-names": false, "suffix": ""}], "container-title": "Akademika", "id": "ITEM-1", "issue": "01", "issued": {"date-parts": [["2020"]]}, "page": "127-138", "title": "Pengembangan Media Pembelajaran Pendidikan Agama Islam (Pai) Berbasis Web Di </vt:lpwstr>
  </property>
  <property fmtid="{D5CDD505-2E9C-101B-9397-08002B2CF9AE}" pid="86" name="Mendeley_Bookmark_FxrzeZngBP_8">
    <vt:lpwstr>Kelas Viii Smp Unismuh Makassar", "type": "article-journal", "volume": "9"}, "uris": ["http://www.mendeley.com/documents/?uuid=dbd679ec-5e9b-4eb4-ba07-519136729a27"]}], "mendeley": {"formattedCitation": "(Nasir, 2020)", "plainTextFormattedCitation": "(Nas</vt:lpwstr>
  </property>
  <property fmtid="{D5CDD505-2E9C-101B-9397-08002B2CF9AE}" pid="87" name="Mendeley_Bookmark_FxrzeZngBP_9">
    <vt:lpwstr>ir, 2020)", "previouslyFormattedCitation": "(Nasir, 2020)"}, "properties": {"noteIndex": 0}, "schema": "https://github.com/citation-style-language/schema/raw/master/csl-citation.json"}</vt:lpwstr>
  </property>
  <property fmtid="{D5CDD505-2E9C-101B-9397-08002B2CF9AE}" pid="88" name="Mendeley_Bookmark_GfmtqNVIjY_1">
    <vt:lpwstr>ADDIN Mendeley Bibliography CSL_BIBLIOGRAPHY </vt:lpwstr>
  </property>
  <property fmtid="{D5CDD505-2E9C-101B-9397-08002B2CF9AE}" pid="89" name="Mendeley_Bookmark_IscYri0NE7_1">
    <vt:lpwstr>ADDIN CSL_CITATION {"citationItems": [{"id": "ITEM-1", "itemData": {"ISBN": "9786022443834", "author": [{"dropping-particle": "", "family": "Viii", "given": "Smp Kelas", "non-dropping-particle": "", "parse-names": false, "suffix": ""}], "id": "ITEM-1", "i</vt:lpwstr>
  </property>
  <property fmtid="{D5CDD505-2E9C-101B-9397-08002B2CF9AE}" pid="90" name="Mendeley_Bookmark_IscYri0NE7_2">
    <vt:lpwstr>ssued": {"date-parts": [["0"]]}, "title": "Okky Fajar Tri Maryana, dkk. Okky Fajar Tri Maryana, dkk", "type": "book"}, "uris": ["http://www.mendeley.com/documents/?uuid=0b1e58a1-c81a-4dc2-b02a-510c2d330246"]}], "mendeley": {"formattedCitation": "(Viii, n.</vt:lpwstr>
  </property>
  <property fmtid="{D5CDD505-2E9C-101B-9397-08002B2CF9AE}" pid="91" name="Mendeley_Bookmark_IscYri0NE7_3">
    <vt:lpwstr>d.)", "plainTextFormattedCitation": "(Viii, n.d.)", "previouslyFormattedCitation": "(Viii, n.d.)"}, "properties": {"noteIndex": 0}, "schema": "https://github.com/citation-style-language/schema/raw/master/csl-citation.json"}</vt:lpwstr>
  </property>
  <property fmtid="{D5CDD505-2E9C-101B-9397-08002B2CF9AE}" pid="92" name="Mendeley_Bookmark_JJ54unw0ez_1">
    <vt:lpwstr>ADDIN CSL_CITATION {"citationItems": [{"id": "ITEM-1", "itemData": {"abstract": "Perkembangan teknologi zaman sekarang semakin pesat dan sudah dimanfaatkan pada segala bidang, termasuk dalam bidang Inventory (inventaris) dan teknologi pendukungnya telah b</vt:lpwstr>
  </property>
  <property fmtid="{D5CDD505-2E9C-101B-9397-08002B2CF9AE}" pid="93" name="Mendeley_Bookmark_JJ54unw0ez_10">
    <vt:lpwstr>"plainTextFormattedCitation": "(Fransisca &amp; Putri, 2019)", "previouslyFormattedCitation": "(Fransisca &amp; Putri, 2019)"}, "properties": {"noteIndex": 0}, "schema": "https://github.com/citation-style-language/schema/raw/master/csl-citation.json"}</vt:lpwstr>
  </property>
  <property fmtid="{D5CDD505-2E9C-101B-9397-08002B2CF9AE}" pid="94" name="Mendeley_Bookmark_JJ54unw0ez_2">
    <vt:lpwstr>anyak di lakukan disegala lembaga termasuk lembaga pendidikan. Disini peneliti melihat adanya kesempatan Sekolah Menegah Kejuruan (SMK) Global untuk memanfaatkan teknologi yang mampu mempermudah dalam melakukan pendataan inventaris dan menggunakan media y</vt:lpwstr>
  </property>
  <property fmtid="{D5CDD505-2E9C-101B-9397-08002B2CF9AE}" pid="95" name="Mendeley_Bookmark_JJ54unw0ez_3">
    <vt:lpwstr>ang mudah dioperasikan. Sebelumnya media yang ada tidak efektif. Karena harus melakukan pencatatan data inventaris secara manual, perhitungan inventaris juga manual dan laporan inventaris yang tidak tepat. Maka dari itu peneliti ingin menerapkan sebuah ap</vt:lpwstr>
  </property>
  <property fmtid="{D5CDD505-2E9C-101B-9397-08002B2CF9AE}" pid="96" name="Mendeley_Bookmark_JJ54unw0ez_4">
    <vt:lpwstr>likasi berbasis deskop untuk mengatur inventaris yang ada pada SMK Global, dan tujuannya adalah perekaman data telah tersistem, kemudahan dalam melakukan pendataan dengan teknologi RFID dan Barcode sehingga tidak perlu melakukan pecarian dengan membuka ar</vt:lpwstr>
  </property>
  <property fmtid="{D5CDD505-2E9C-101B-9397-08002B2CF9AE}" pid="97" name="Mendeley_Bookmark_JJ54unw0ez_5">
    <vt:lpwstr>sip-arsip laporan manualnya dan mempermudah dalam laporan inventaris-nya. Metode Research And Development (R&amp;D) merupakan metode yang digunakan untuk menghasilkan produk tertentu dan menguji keefektifan suatu produk. Pemanfaatan Teknologi RFID Untuk Penge</vt:lpwstr>
  </property>
  <property fmtid="{D5CDD505-2E9C-101B-9397-08002B2CF9AE}" pid="98" name="Mendeley_Bookmark_JJ54unw0ez_6">
    <vt:lpwstr>lolaan Inventaris Sekolah dengan Metode Research And Development (R&amp;D) membantu bagian Kepala Tata Usaha dan Staff Tata Usaha dalam memenuhi pendataan, laporan inventaris serta proses peminjaman dan pengembalian inventaris barang kepada Peminjam lebih efi</vt:lpwstr>
  </property>
  <property fmtid="{D5CDD505-2E9C-101B-9397-08002B2CF9AE}" pid="99" name="Mendeley_Bookmark_JJ54unw0ez_7">
    <vt:lpwstr>sien dan efektif.", "author": [{"dropping-particle": "", "family": "Fransisca", "given": "Selly", "non-dropping-particle": "", "parse-names": false, "suffix": ""}, {"dropping-particle": "", "family": "Putri", "given": "Ramalia Noratama", "non-dropping-par</vt:lpwstr>
  </property>
  <property fmtid="{D5CDD505-2E9C-101B-9397-08002B2CF9AE}" pid="100" name="Mendeley_Bookmark_JJ54unw0ez_8">
    <vt:lpwstr>ticle": "", "parse-names": false, "suffix": ""}], "container-title": "Jurnal Mahasiswa Aplikasi Teknologi Komputer dan Informasi", "id": "ITEM-1", "issue": "1", "issued": {"date-parts": [["2019"]]}, "page": "72-75", "title": "Pemanfaatan Teknologi RFID Un</vt:lpwstr>
  </property>
  <property fmtid="{D5CDD505-2E9C-101B-9397-08002B2CF9AE}" pid="101" name="Mendeley_Bookmark_JJ54unw0ez_9">
    <vt:lpwstr>tuk Pengelolaan Inventaris Sekolah Dengan Metode (R&amp;D)", "type": "article-journal", "volume": "1"}, "uris": ["http://www.mendeley.com/documents/?uuid=4ce66b13-1b52-4d79-bf66-a4dfc2806e18"]}], "mendeley": {"formattedCitation": "(Fransisca &amp; Putri, 2019)", </vt:lpwstr>
  </property>
  <property fmtid="{D5CDD505-2E9C-101B-9397-08002B2CF9AE}" pid="102" name="Mendeley_Bookmark_JvbEsbjIXM_1">
    <vt:lpwstr>ADDIN Mendeley Bibliography CSL_BIBLIOGRAPHY </vt:lpwstr>
  </property>
  <property fmtid="{D5CDD505-2E9C-101B-9397-08002B2CF9AE}" pid="103" name="Mendeley_Bookmark_KJbhvdsAiz_1">
    <vt:lpwstr>ADDIN CSL_CITATION {"citationItems": [{"id": "ITEM-1", "itemData": {"abstract": "The perception of tourist about accessibility from Penelokan village to Toya Bungkah destination\u201d has objective to known the tourist perceptions of accessibility in Toya</vt:lpwstr>
  </property>
  <property fmtid="{D5CDD505-2E9C-101B-9397-08002B2CF9AE}" pid="104" name="Mendeley_Bookmark_KJbhvdsAiz_10">
    <vt:lpwstr>lainTextFormattedCitation": "(KE, 2016)", "previouslyFormattedCitation": "(KE, 2016)"}, "properties": {"noteIndex": 0}, "schema": "https://github.com/citation-style-language/schema/raw/master/csl-citation.json"}</vt:lpwstr>
  </property>
  <property fmtid="{D5CDD505-2E9C-101B-9397-08002B2CF9AE}" pid="105" name="Mendeley_Bookmark_KJbhvdsAiz_2">
    <vt:lpwstr> Bungkah destination. Kinds data used are primary data and secondary data. The data was gain through observations, depth interviews, questionnaires, literature studies, and documentations. Sampling was gain by purposive sampling to option the data of acce</vt:lpwstr>
  </property>
  <property fmtid="{D5CDD505-2E9C-101B-9397-08002B2CF9AE}" pid="106" name="Mendeley_Bookmark_KJbhvdsAiz_3">
    <vt:lpwstr>ssibility. The respondents was choose by using quota sampling. Analyzed the perception of tourist by using attitude scale (Likert scale) to measure the results. The result of the research showed that the tourist perceptions of accessibility to Toya Bungka</vt:lpwstr>
  </property>
  <property fmtid="{D5CDD505-2E9C-101B-9397-08002B2CF9AE}" pid="107" name="Mendeley_Bookmark_KJbhvdsAiz_4">
    <vt:lpwstr>h were : Condition about access from Penelokan to Toya Bungkah get average score was 3.10 is good enough, Quality of access from Penelokan to Toya Bungkah get average score was 3.20 is good enough, Comfortable of access from Penelokan to Toya Bungkah get </vt:lpwstr>
  </property>
  <property fmtid="{D5CDD505-2E9C-101B-9397-08002B2CF9AE}" pid="108" name="Mendeley_Bookmark_KJbhvdsAiz_5">
    <vt:lpwstr>average score was 3.14 is good enough, Condition transportasion after arrived from Penelokan to Toya Bungkah get average score was 3,48 is good, View at around access the tourist can see from Penelokan to Toya Bungkah get average score was 4.08 is good, S</vt:lpwstr>
  </property>
  <property fmtid="{D5CDD505-2E9C-101B-9397-08002B2CF9AE}" pid="109" name="Mendeley_Bookmark_KJbhvdsAiz_6">
    <vt:lpwstr>afety with the path from Penelokan to Toya Bungkah get average score was 3.50 is good, Perception of the tourist about Toya Bungkah get average score was 3.76 is good.", "author": [{"dropping-particle": "", "family": "KE", "given": "Molaba.", "non-droppin</vt:lpwstr>
  </property>
  <property fmtid="{D5CDD505-2E9C-101B-9397-08002B2CF9AE}" pid="110" name="Mendeley_Bookmark_KJbhvdsAiz_7">
    <vt:lpwstr>g-particle": "", "parse-names": false, "suffix": ""}], "container-title": "\u062c\u0644\u0629 \u0627\u0644\u0625\u062f\u0627\u0631\u064a\u060c \u0645\u0639\u0647\u062f \u0627\u0644\u0625\u062f\u0627\u0631\u0629 \u0627\u0644\u0639\u0627\u0645\u0629\u060c \</vt:lpwstr>
  </property>
  <property fmtid="{D5CDD505-2E9C-101B-9397-08002B2CF9AE}" pid="111" name="Mendeley_Bookmark_KJbhvdsAiz_8">
    <vt:lpwstr>u0633\u0644\u0637\u0646\u0629 \u0639\u0645\u0627\u0646\u060c \u0645\u0633\u0642\u0637:", "id": "ITEM-1", "issue": "March", "issued": {"date-parts": [["2016"]]}, "page": "11-40", "title": "No Title \u0645\u0642\u064a\u0627\u0633 \u0645\u0642\u062a\u0631\u0</vt:lpwstr>
  </property>
  <property fmtid="{D5CDD505-2E9C-101B-9397-08002B2CF9AE}" pid="112" name="Mendeley_Bookmark_KJbhvdsAiz_9">
    <vt:lpwstr>62d \u0644\u062a\u0642\u064a\u064a\u0645 \u062c\u0648\u062f\u0629", "type": "article-journal", "volume": "147"}, "uris": ["http://www.mendeley.com/documents/?uuid=f843f6aa-cd99-46fe-b731-110be2fc70de"]}], "mendeley": {"formattedCitation": "(KE, 2016)", "p</vt:lpwstr>
  </property>
  <property fmtid="{D5CDD505-2E9C-101B-9397-08002B2CF9AE}" pid="113" name="Mendeley_Bookmark_LFqOLjjS3U_1">
    <vt:lpwstr>ADDIN CSL_CITATION {"citationItems": [{"id": "ITEM-1", "itemData": {"DOI": "10.32505/al-azkiya.v5i2.2155", "ISSN": "2745-7656", "abstract": "This study discusses the implementation of demonstration methods to improve student learning outcomes. The library</vt:lpwstr>
  </property>
  <property fmtid="{D5CDD505-2E9C-101B-9397-08002B2CF9AE}" pid="114" name="Mendeley_Bookmark_LFqOLjjS3U_2">
    <vt:lpwstr> research method used a qualitative descriptive approach. The results of this study from several theses and journals show that demonstration methods can improve student learning outcomes. As for the obstacles faced by several writers Nyoman Kariasa, Asmia</vt:lpwstr>
  </property>
  <property fmtid="{D5CDD505-2E9C-101B-9397-08002B2CF9AE}" pid="115" name="Mendeley_Bookmark_LFqOLjjS3U_3">
    <vt:lpwstr>ti, Yung Antonius, Mastar Asran, Abdussamad., Nurhayat, Syarifah Fadilah, Mutmainnah, Alisman, Siti Rofi'ah, Indri Sofatun, Syarianty Devi. namely the delivery of teacher material that is still lacking, and the lack of teaching aids available in the madra</vt:lpwstr>
  </property>
  <property fmtid="{D5CDD505-2E9C-101B-9397-08002B2CF9AE}" pid="116" name="Mendeley_Bookmark_LFqOLjjS3U_4">
    <vt:lpwstr>sah, and limited time is limited", "author": [{"dropping-particle": "", "family": "Endayani", "given": "TB", "non-dropping-particle": "", "parse-names": false, "suffix": ""}, {"dropping-particle": "", "family": "Rina", "given": "Cut", "non-dropping-partic</vt:lpwstr>
  </property>
  <property fmtid="{D5CDD505-2E9C-101B-9397-08002B2CF9AE}" pid="117" name="Mendeley_Bookmark_LFqOLjjS3U_5">
    <vt:lpwstr>le": "", "parse-names": false, "suffix": ""}, {"dropping-particle": "", "family": "Agustina", "given": "Maya", "non-dropping-particle": "", "parse-names": false, "suffix": ""}], "container-title": "Al - Azkiya : Jurnal Ilmiah Pendidikan MI/SD", "id": "ITE</vt:lpwstr>
  </property>
  <property fmtid="{D5CDD505-2E9C-101B-9397-08002B2CF9AE}" pid="118" name="Mendeley_Bookmark_LFqOLjjS3U_6">
    <vt:lpwstr>M-1", "issue": "2", "issued": {"date-parts": [["2020"]]}, "page": "150-158", "title": "Metode Demonstrasi Untuk Meningkatkan Hasil Belajar Siswa", "type": "article-journal", "volume": "5"}, "uris": ["http://www.mendeley.com/documents/?uuid=3901ea82-bac7-4</vt:lpwstr>
  </property>
  <property fmtid="{D5CDD505-2E9C-101B-9397-08002B2CF9AE}" pid="119" name="Mendeley_Bookmark_LFqOLjjS3U_7">
    <vt:lpwstr>aae-8337-5b9b575b6cac"]}], "mendeley": {"formattedCitation": "(Endayani et al., 2020)", "plainTextFormattedCitation": "(Endayani et al., 2020)", "previouslyFormattedCitation": "(Endayani et al., 2020)"}, "properties": {"noteIndex": 0}, "schema": "https://</vt:lpwstr>
  </property>
  <property fmtid="{D5CDD505-2E9C-101B-9397-08002B2CF9AE}" pid="120" name="Mendeley_Bookmark_LFqOLjjS3U_8">
    <vt:lpwstr>github.com/citation-style-language/schema/raw/master/csl-citation.json"}</vt:lpwstr>
  </property>
  <property fmtid="{D5CDD505-2E9C-101B-9397-08002B2CF9AE}" pid="121" name="Mendeley_Bookmark_N0r3Z4g5ni_1">
    <vt:lpwstr>ADDIN CSL_CITATION {"citationItems": [{"id": "ITEM-1", "itemData": {"ISBN": "9786029933420", "abstract": "Penelitian ini bertujuan untuk mengetahui kepuasan mahasiswa terhadap website Universitas Negeri Yogyakarta (UNY). Populasi dalam penelitian ini adal</vt:lpwstr>
  </property>
  <property fmtid="{D5CDD505-2E9C-101B-9397-08002B2CF9AE}" pid="122" name="Mendeley_Bookmark_N0r3Z4g5ni_2">
    <vt:lpwstr>ah seluruh mahasiswa UNY. Sampel penelitian berjumlah 350 mahasiswa pada masing-masing Program Studi yang diambil secara proportional random sampling. Teknik pengumpulan data menggunakan angket. Sebelum angket digunakan untuk mengumpulkan data diuji valid</vt:lpwstr>
  </property>
  <property fmtid="{D5CDD505-2E9C-101B-9397-08002B2CF9AE}" pid="123" name="Mendeley_Bookmark_N0r3Z4g5ni_3">
    <vt:lpwstr>itas dan reliabilitasnya. Uji validitas instrumen digunakan analisis faktor dan analisis skor butir dengan skor total. Teknik analisis data yang digunakan adalah analisis deskriptif dengan persentase. Hasil penelitian dengan metode Chi Square dan Webqual </vt:lpwstr>
  </property>
  <property fmtid="{D5CDD505-2E9C-101B-9397-08002B2CF9AE}" pid="124" name="Mendeley_Bookmark_N0r3Z4g5ni_4">
    <vt:lpwstr>(www.webqual.co.uk) pengukuran berdasarkan quality function deployment (QFD) adalah untuk mengukur kualitas dari sebuah website berdasarkan instrument-instrumen penelitian yang dapat dikategorikan kedalam tiga variable yaitu : usability, information quali</vt:lpwstr>
  </property>
  <property fmtid="{D5CDD505-2E9C-101B-9397-08002B2CF9AE}" pid="125" name="Mendeley_Bookmark_N0r3Z4g5ni_5">
    <vt:lpwstr>ty, dan services interaction. Kesemuanya adalah pengukuran kepuasan konsumen atau user terhadap kualitas dari website.", "author": [{"dropping-particle": "", "family": "Abas", "given": "Wahiddin", "non-dropping-particle": "", "parse-names": false, "suffix</vt:lpwstr>
  </property>
  <property fmtid="{D5CDD505-2E9C-101B-9397-08002B2CF9AE}" pid="126" name="Mendeley_Bookmark_N0r3Z4g5ni_6">
    <vt:lpwstr>": ""}], "container-title": "Manajemen", "id": "ITEM-1", "issued": {"date-parts": [["2013"]]}, "page": "1-6", "title": "Analisa Kepuasan Mahasiswa Terhadap Website Universitas Negeri Yogyakarta (Uny)", "type": "article-journal"}, "uris": ["http://www.mend</vt:lpwstr>
  </property>
  <property fmtid="{D5CDD505-2E9C-101B-9397-08002B2CF9AE}" pid="127" name="Mendeley_Bookmark_N0r3Z4g5ni_7">
    <vt:lpwstr>eley.com/documents/?uuid=45f900e6-6e2c-4cc4-9613-67692447bb75"]}], "mendeley": {"formattedCitation": "(Abas, 2013)", "plainTextFormattedCitation": "(Abas, 2013)", "previouslyFormattedCitation": "(Abas, 2013)"}, "properties": {"noteIndex": 0}, "schema": "h</vt:lpwstr>
  </property>
  <property fmtid="{D5CDD505-2E9C-101B-9397-08002B2CF9AE}" pid="128" name="Mendeley_Bookmark_N0r3Z4g5ni_8">
    <vt:lpwstr>ttps://github.com/citation-style-language/schema/raw/master/csl-citation.json"}</vt:lpwstr>
  </property>
  <property fmtid="{D5CDD505-2E9C-101B-9397-08002B2CF9AE}" pid="129" name="Mendeley_Bookmark_QKPj898jU3_1">
    <vt:lpwstr>ADDIN CSL_CITATION {"citationItems": [{"id": "ITEM-1", "itemData": {"abstract": "The perception of tourist about accessibility from Penelokan village to Toya Bungkah destination\u201d has objective to known the tourist perceptions of accessibility in Toya</vt:lpwstr>
  </property>
  <property fmtid="{D5CDD505-2E9C-101B-9397-08002B2CF9AE}" pid="130" name="Mendeley_Bookmark_QKPj898jU3_10">
    <vt:lpwstr>lainTextFormattedCitation": "(KE, 2016)", "previouslyFormattedCitation": "(KE, 2016)"}, "properties": {"noteIndex": 0}, "schema": "https://github.com/citation-style-language/schema/raw/master/csl-citation.json"}</vt:lpwstr>
  </property>
  <property fmtid="{D5CDD505-2E9C-101B-9397-08002B2CF9AE}" pid="131" name="Mendeley_Bookmark_QKPj898jU3_2">
    <vt:lpwstr> Bungkah destination. Kinds data used are primary data and secondary data. The data was gain through observations, depth interviews, questionnaires, literature studies, and documentations. Sampling was gain by purposive sampling to option the data of acce</vt:lpwstr>
  </property>
  <property fmtid="{D5CDD505-2E9C-101B-9397-08002B2CF9AE}" pid="132" name="Mendeley_Bookmark_QKPj898jU3_3">
    <vt:lpwstr>ssibility. The respondents was choose by using quota sampling. Analyzed the perception of tourist by using attitude scale (Likert scale) to measure the results. The result of the research showed that the tourist perceptions of accessibility to Toya Bungka</vt:lpwstr>
  </property>
  <property fmtid="{D5CDD505-2E9C-101B-9397-08002B2CF9AE}" pid="133" name="Mendeley_Bookmark_QKPj898jU3_4">
    <vt:lpwstr>h were : Condition about access from Penelokan to Toya Bungkah get average score was 3.10 is good enough, Quality of access from Penelokan to Toya Bungkah get average score was 3.20 is good enough, Comfortable of access from Penelokan to Toya Bungkah get </vt:lpwstr>
  </property>
  <property fmtid="{D5CDD505-2E9C-101B-9397-08002B2CF9AE}" pid="134" name="Mendeley_Bookmark_QKPj898jU3_5">
    <vt:lpwstr>average score was 3.14 is good enough, Condition transportasion after arrived from Penelokan to Toya Bungkah get average score was 3,48 is good, View at around access the tourist can see from Penelokan to Toya Bungkah get average score was 4.08 is good, S</vt:lpwstr>
  </property>
  <property fmtid="{D5CDD505-2E9C-101B-9397-08002B2CF9AE}" pid="135" name="Mendeley_Bookmark_QKPj898jU3_6">
    <vt:lpwstr>afety with the path from Penelokan to Toya Bungkah get average score was 3.50 is good, Perception of the tourist about Toya Bungkah get average score was 3.76 is good.", "author": [{"dropping-particle": "", "family": "KE", "given": "Molaba.", "non-droppin</vt:lpwstr>
  </property>
  <property fmtid="{D5CDD505-2E9C-101B-9397-08002B2CF9AE}" pid="136" name="Mendeley_Bookmark_QKPj898jU3_7">
    <vt:lpwstr>g-particle": "", "parse-names": false, "suffix": ""}], "container-title": "\u062c\u0644\u0629 \u0627\u0644\u0625\u062f\u0627\u0631\u064a\u060c \u0645\u0639\u0647\u062f \u0627\u0644\u0625\u062f\u0627\u0631\u0629 \u0627\u0644\u0639\u0627\u0645\u0629\u060c \</vt:lpwstr>
  </property>
  <property fmtid="{D5CDD505-2E9C-101B-9397-08002B2CF9AE}" pid="137" name="Mendeley_Bookmark_QKPj898jU3_8">
    <vt:lpwstr>u0633\u0644\u0637\u0646\u0629 \u0639\u0645\u0627\u0646\u060c \u0645\u0633\u0642\u0637:", "id": "ITEM-1", "issue": "March", "issued": {"date-parts": [["2016"]]}, "page": "11-40", "title": "No Title \u0645\u0642\u064a\u0627\u0633 \u0645\u0642\u062a\u0631\u0</vt:lpwstr>
  </property>
  <property fmtid="{D5CDD505-2E9C-101B-9397-08002B2CF9AE}" pid="138" name="Mendeley_Bookmark_QKPj898jU3_9">
    <vt:lpwstr>62d \u0644\u062a\u0642\u064a\u064a\u0645 \u062c\u0648\u062f\u0629", "type": "article-journal", "volume": "147"}, "uris": ["http://www.mendeley.com/documents/?uuid=f843f6aa-cd99-46fe-b731-110be2fc70de"]}], "mendeley": {"formattedCitation": "(KE, 2016)", "p</vt:lpwstr>
  </property>
  <property fmtid="{D5CDD505-2E9C-101B-9397-08002B2CF9AE}" pid="139" name="Mendeley_Bookmark_VZnGK8tl57_1">
    <vt:lpwstr>ADDIN CSL_CITATION {"citationItems": [{"id": "ITEM-1", "itemData": {"DOI": "10.1088/1755-1315/758/1/012018", "ISSN": "17551315", "abstract": "One branch of mathematics that is very useful in solving problems is algebra. In fact, junior high school student</vt:lpwstr>
  </property>
  <property fmtid="{D5CDD505-2E9C-101B-9397-08002B2CF9AE}" pid="140" name="Mendeley_Bookmark_VZnGK8tl57_10">
    <vt:lpwstr>false, "suffix": ""}], "container-title": "IOP Conference Series: Earth and Environmental Science", "id": "ITEM-1", "issue": "1", "issued": {"date-parts": [["2021"]]}, "title": "Students' self-regulation learning ability in learning algebraic forms in wet</vt:lpwstr>
  </property>
  <property fmtid="{D5CDD505-2E9C-101B-9397-08002B2CF9AE}" pid="141" name="Mendeley_Bookmark_VZnGK8tl57_11">
    <vt:lpwstr>land context with the help of interactive multimedia", "type": "article-journal", "volume": "758"}, "uris": ["http://www.mendeley.com/documents/?uuid=e1e6c4b5-ee1e-4f6f-bd06-c794b91c5652"]}], "mendeley": {"formattedCitation": "(Sukmawati et al., 2021)", "</vt:lpwstr>
  </property>
  <property fmtid="{D5CDD505-2E9C-101B-9397-08002B2CF9AE}" pid="142" name="Mendeley_Bookmark_VZnGK8tl57_12">
    <vt:lpwstr>plainTextFormattedCitation": "(Sukmawati et al., 2021)", "previouslyFormattedCitation": "(Sukmawati et al., 2021)"}, "properties": {"noteIndex": 0}, "schema": "https://github.com/citation-style-language/schema/raw/master/csl-citation.json"}</vt:lpwstr>
  </property>
  <property fmtid="{D5CDD505-2E9C-101B-9397-08002B2CF9AE}" pid="143" name="Mendeley_Bookmark_VZnGK8tl57_2">
    <vt:lpwstr>s still face difficulties in learning algebra. This study aimed to develop interactive multimedia on algebraic-form material with a wetland context, to describe student self-regulation learning (SRL) abilities in learning algebraic forms using interactive</vt:lpwstr>
  </property>
  <property fmtid="{D5CDD505-2E9C-101B-9397-08002B2CF9AE}" pid="144" name="Mendeley_Bookmark_VZnGK8tl57_3">
    <vt:lpwstr> multimedia with wetland contexts, and to analyse the relationship between SRL ability with student learning outcomes after learning on algebraic form material in wetland context with interactive multimedia assistance. This research was a development rese</vt:lpwstr>
  </property>
  <property fmtid="{D5CDD505-2E9C-101B-9397-08002B2CF9AE}" pid="145" name="Mendeley_Bookmark_VZnGK8tl57_4">
    <vt:lpwstr>arch using the ADDIE method. It was tested in small groups of seventh grade students of SMP Negeri 9 Banjarmasin. The data collection techniques used tests and questionnaires. The data analysis technique used descriptive statistics and simple linear regre</vt:lpwstr>
  </property>
  <property fmtid="{D5CDD505-2E9C-101B-9397-08002B2CF9AE}" pid="146" name="Mendeley_Bookmark_VZnGK8tl57_5">
    <vt:lpwstr>ssion. The results showed that interactive multimedia on wetland context-algebraic form material was valid and could be used in learning algebraic forms in seventh grade. The trial results showed that the average student learning outcomes were in the suff</vt:lpwstr>
  </property>
  <property fmtid="{D5CDD505-2E9C-101B-9397-08002B2CF9AE}" pid="147" name="Mendeley_Bookmark_VZnGK8tl57_6">
    <vt:lpwstr>icient category and as many as 80.0 percent of students had reached the KKM determined by the school. Student's SRL ability was in the medium category, and there is no influence from SRL on student learning outcomes. The further research is needed in larg</vt:lpwstr>
  </property>
  <property fmtid="{D5CDD505-2E9C-101B-9397-08002B2CF9AE}" pid="148" name="Mendeley_Bookmark_VZnGK8tl57_7">
    <vt:lpwstr>e groups to analyse how the influence of students' SRL skills on learning outcomes in interactive multimedia assisted learning.", "author": [{"dropping-particle": "", "family": "Sukmawati", "given": "R. A.", "non-dropping-particle": "", "parse-names": fal</vt:lpwstr>
  </property>
  <property fmtid="{D5CDD505-2E9C-101B-9397-08002B2CF9AE}" pid="149" name="Mendeley_Bookmark_VZnGK8tl57_8">
    <vt:lpwstr>se, "suffix": ""}, {"dropping-particle": "", "family": "Ridhani", "given": "M.", "non-dropping-particle": "", "parse-names": false, "suffix": ""}, {"dropping-particle": "", "family": "Adini", "given": "M. H.", "non-dropping-particle": "", "parse-names": f</vt:lpwstr>
  </property>
  <property fmtid="{D5CDD505-2E9C-101B-9397-08002B2CF9AE}" pid="150" name="Mendeley_Bookmark_VZnGK8tl57_9">
    <vt:lpwstr>alse, "suffix": ""}, {"dropping-particle": "", "family": "Pramita", "given": "M.", "non-dropping-particle": "", "parse-names": false, "suffix": ""}, {"dropping-particle": "", "family": "Sari", "given": "D. P.", "non-dropping-particle": "", "parse-names": </vt:lpwstr>
  </property>
  <property fmtid="{D5CDD505-2E9C-101B-9397-08002B2CF9AE}" pid="151" name="Mendeley_Bookmark_WYHpprUpmw_1">
    <vt:lpwstr>ADDIN CSL_CITATION {"citationItems": [{"id": "ITEM-1", "itemData": {"ISBN": "9786022443834", "author": [{"dropping-particle": "", "family": "Viii", "given": "Smp Kelas", "non-dropping-particle": "", "parse-names": false, "suffix": ""}], "id": "ITEM-1", "i</vt:lpwstr>
  </property>
  <property fmtid="{D5CDD505-2E9C-101B-9397-08002B2CF9AE}" pid="152" name="Mendeley_Bookmark_WYHpprUpmw_2">
    <vt:lpwstr>ssued": {"date-parts": [["0"]]}, "title": "Okky Fajar Tri Maryana, dkk. Okky Fajar Tri Maryana, dkk", "type": "book"}, "uris": ["http://www.mendeley.com/documents/?uuid=0b1e58a1-c81a-4dc2-b02a-510c2d330246"]}], "mendeley": {"formattedCitation": "(Viii, n.</vt:lpwstr>
  </property>
  <property fmtid="{D5CDD505-2E9C-101B-9397-08002B2CF9AE}" pid="153" name="Mendeley_Bookmark_WYHpprUpmw_3">
    <vt:lpwstr>d.)", "plainTextFormattedCitation": "(Viii, n.d.)", "previouslyFormattedCitation": "(Viii, n.d.)"}, "properties": {"noteIndex": 0}, "schema": "https://github.com/citation-style-language/schema/raw/master/csl-citation.json"}</vt:lpwstr>
  </property>
  <property fmtid="{D5CDD505-2E9C-101B-9397-08002B2CF9AE}" pid="154" name="Mendeley_Bookmark_WxgVQScw46_1">
    <vt:lpwstr>ADDIN CSL_CITATION {"citationItems": [{"id": "ITEM-1", "itemData": {"DOI": "10.31004/cendekia.v6i1.986", "ISSN": "2614-3038", "abstract": "Penelitian ini bertujuan untuk mengetahui : (1) validitas, (2) kepraktisan dan , (3) efektivitas\u00a0 pada media mo</vt:lpwstr>
  </property>
  <property fmtid="{D5CDD505-2E9C-101B-9397-08002B2CF9AE}" pid="155" name="Mendeley_Bookmark_WxgVQScw46_10">
    <vt:lpwstr>t al., 2021)", "plainTextFormattedCitation": "(Septia et al., 2021)", "previouslyFormattedCitation": "(Septia et al., 2021)"}, "properties": {"noteIndex": 0}, "schema": "https://github.com/citation-style-language/schema/raw/master/csl-citation.json"}</vt:lpwstr>
  </property>
  <property fmtid="{D5CDD505-2E9C-101B-9397-08002B2CF9AE}" pid="156" name="Mendeley_Bookmark_WxgVQScw46_2">
    <vt:lpwstr>bile learning berbasis android. Jenis penelitian ini adalah penelitian Research and Development. Pada penelitian ini menggunakan model pengembangan ADDIE. Subjek penelitian adalah guru,\u00a0 25 siswa kelas X Akuntansi SMK Hassina dan para validator. Inst</vt:lpwstr>
  </property>
  <property fmtid="{D5CDD505-2E9C-101B-9397-08002B2CF9AE}" pid="157" name="Mendeley_Bookmark_WxgVQScw46_3">
    <vt:lpwstr>rumen yang digunakan pada penelitian ini yaitu lembar validasi ahli materi dan ahli media untuk memperoleh hasil uji validitas media serta angket respon guru dan siswa untuk mengukur kepraktisan dari media dan tes kemampuan pemahaman konsep matematis sisw</vt:lpwstr>
  </property>
  <property fmtid="{D5CDD505-2E9C-101B-9397-08002B2CF9AE}" pid="158" name="Mendeley_Bookmark_WxgVQScw46_4">
    <vt:lpwstr>a untuk memperoleh hasil efektif dari media. Hasil penilaian kelayakan oleh validator menunjukkan bahwa media mendapat penilaian sebesar 88,33 % dari ahli media dan\u00a0 84,61 % dari ahli materi, sehingga sangat valid dan layak untuk diuji cobakan. Hasil</vt:lpwstr>
  </property>
  <property fmtid="{D5CDD505-2E9C-101B-9397-08002B2CF9AE}" pid="159" name="Mendeley_Bookmark_WxgVQScw46_5">
    <vt:lpwstr> uji coba\u00a0 diperoleh respon yaitu\u00a0 84,615% dari guru dan 86,363% dari siswa, sehingga produk termasuk kedalam kategori sangat praktis. Kemudian hasil analisis tes siswa berdasarkan pedoman penskoran pemahaman konsep matematis diperoleh skor tota</vt:lpwstr>
  </property>
  <property fmtid="{D5CDD505-2E9C-101B-9397-08002B2CF9AE}" pid="160" name="Mendeley_Bookmark_WxgVQScw46_6">
    <vt:lpwstr>l awal sebesar 253 dan skor total akhir sebesar 574. Berdasarkan uji N-Gain diperoleh hasil rata-rata sebesar 72,55% dengan kategori tinggi.", "author": [{"dropping-particle": "", "family": "Septia", "given": "Yesi Lusiana", "non-dropping-particle": "", "</vt:lpwstr>
  </property>
  <property fmtid="{D5CDD505-2E9C-101B-9397-08002B2CF9AE}" pid="161" name="Mendeley_Bookmark_WxgVQScw46_7">
    <vt:lpwstr>parse-names": false, "suffix": ""}, {"dropping-particle": "", "family": "Nurcahyono", "given": "Novi Andri", "non-dropping-particle": "", "parse-names": false, "suffix": ""}, {"dropping-particle": "", "family": "Balkist", "given": "Pujia Siti", "non-dropp</vt:lpwstr>
  </property>
  <property fmtid="{D5CDD505-2E9C-101B-9397-08002B2CF9AE}" pid="162" name="Mendeley_Bookmark_WxgVQScw46_8">
    <vt:lpwstr>ing-particle": "", "parse-names": false, "suffix": ""}], "container-title": "Jurnal Cendekia : Jurnal Pendidikan Matematika", "id": "ITEM-1", "issue": "1", "issued": {"date-parts": [["2021"]]}, "page": "35-47", "title": "Pengembangan Media Baret Berbasis </vt:lpwstr>
  </property>
  <property fmtid="{D5CDD505-2E9C-101B-9397-08002B2CF9AE}" pid="163" name="Mendeley_Bookmark_WxgVQScw46_9">
    <vt:lpwstr>Android untuk Meningkatkan Kemampuan Pemahaman Konsep Matematis Siswa SMK", "type": "article-journal", "volume": "6"}, "uris": ["http://www.mendeley.com/documents/?uuid=1d330ebe-b56f-41d9-8705-eae19799c017"]}], "mendeley": {"formattedCitation": "(Septia e</vt:lpwstr>
  </property>
  <property fmtid="{D5CDD505-2E9C-101B-9397-08002B2CF9AE}" pid="164" name="Mendeley_Bookmark_XInQia6RAT_1">
    <vt:lpwstr>ADDIN CSL_CITATION {"citationItems": [{"id": "ITEM-1", "itemData": {"abstract": "The perception of tourist about accessibility from Penelokan village to Toya Bungkah destination\u201d has objective to known the tourist perceptions of accessibility in Toya</vt:lpwstr>
  </property>
  <property fmtid="{D5CDD505-2E9C-101B-9397-08002B2CF9AE}" pid="165" name="Mendeley_Bookmark_XInQia6RAT_10">
    <vt:lpwstr>lainTextFormattedCitation": "(KE, 2016)", "previouslyFormattedCitation": "(KE, 2016)"}, "properties": {"noteIndex": 0}, "schema": "https://github.com/citation-style-language/schema/raw/master/csl-citation.json"}</vt:lpwstr>
  </property>
  <property fmtid="{D5CDD505-2E9C-101B-9397-08002B2CF9AE}" pid="166" name="Mendeley_Bookmark_XInQia6RAT_2">
    <vt:lpwstr> Bungkah destination. Kinds data used are primary data and secondary data. The data was gain through observations, depth interviews, questionnaires, literature studies, and documentations. Sampling was gain by purposive sampling to option the data of acce</vt:lpwstr>
  </property>
  <property fmtid="{D5CDD505-2E9C-101B-9397-08002B2CF9AE}" pid="167" name="Mendeley_Bookmark_XInQia6RAT_3">
    <vt:lpwstr>ssibility. The respondents was choose by using quota sampling. Analyzed the perception of tourist by using attitude scale (Likert scale) to measure the results. The result of the research showed that the tourist perceptions of accessibility to Toya Bungka</vt:lpwstr>
  </property>
  <property fmtid="{D5CDD505-2E9C-101B-9397-08002B2CF9AE}" pid="168" name="Mendeley_Bookmark_XInQia6RAT_4">
    <vt:lpwstr>h were : Condition about access from Penelokan to Toya Bungkah get average score was 3.10 is good enough, Quality of access from Penelokan to Toya Bungkah get average score was 3.20 is good enough, Comfortable of access from Penelokan to Toya Bungkah get </vt:lpwstr>
  </property>
  <property fmtid="{D5CDD505-2E9C-101B-9397-08002B2CF9AE}" pid="169" name="Mendeley_Bookmark_XInQia6RAT_5">
    <vt:lpwstr>average score was 3.14 is good enough, Condition transportasion after arrived from Penelokan to Toya Bungkah get average score was 3,48 is good, View at around access the tourist can see from Penelokan to Toya Bungkah get average score was 4.08 is good, S</vt:lpwstr>
  </property>
  <property fmtid="{D5CDD505-2E9C-101B-9397-08002B2CF9AE}" pid="170" name="Mendeley_Bookmark_XInQia6RAT_6">
    <vt:lpwstr>afety with the path from Penelokan to Toya Bungkah get average score was 3.50 is good, Perception of the tourist about Toya Bungkah get average score was 3.76 is good.", "author": [{"dropping-particle": "", "family": "KE", "given": "Molaba.", "non-droppin</vt:lpwstr>
  </property>
  <property fmtid="{D5CDD505-2E9C-101B-9397-08002B2CF9AE}" pid="171" name="Mendeley_Bookmark_XInQia6RAT_7">
    <vt:lpwstr>g-particle": "", "parse-names": false, "suffix": ""}], "container-title": "\u062c\u0644\u0629 \u0627\u0644\u0625\u062f\u0627\u0631\u064a\u060c \u0645\u0639\u0647\u062f \u0627\u0644\u0625\u062f\u0627\u0631\u0629 \u0627\u0644\u0639\u0627\u0645\u0629\u060c \</vt:lpwstr>
  </property>
  <property fmtid="{D5CDD505-2E9C-101B-9397-08002B2CF9AE}" pid="172" name="Mendeley_Bookmark_XInQia6RAT_8">
    <vt:lpwstr>u0633\u0644\u0637\u0646\u0629 \u0639\u0645\u0627\u0646\u060c \u0645\u0633\u0642\u0637:", "id": "ITEM-1", "issue": "March", "issued": {"date-parts": [["2016"]]}, "page": "11-40", "title": "No Title \u0645\u0642\u064a\u0627\u0633 \u0645\u0642\u062a\u0631\u0</vt:lpwstr>
  </property>
  <property fmtid="{D5CDD505-2E9C-101B-9397-08002B2CF9AE}" pid="173" name="Mendeley_Bookmark_XInQia6RAT_9">
    <vt:lpwstr>62d \u0644\u062a\u0642\u064a\u064a\u0645 \u062c\u0648\u062f\u0629", "type": "article-journal", "volume": "147"}, "uris": ["http://www.mendeley.com/documents/?uuid=f843f6aa-cd99-46fe-b731-110be2fc70de"]}], "mendeley": {"formattedCitation": "(KE, 2016)", "p</vt:lpwstr>
  </property>
  <property fmtid="{D5CDD505-2E9C-101B-9397-08002B2CF9AE}" pid="174" name="Mendeley_Bookmark_Zfbn8B59Tx_1">
    <vt:lpwstr>ADDIN CSL_CITATION {"citationItems": [{"id": "ITEM-1", "itemData": {"abstract": "The perception of tourist about accessibility from Penelokan village to Toya Bungkah destination\u201d has objective to known the tourist perceptions of accessibility in Toya</vt:lpwstr>
  </property>
  <property fmtid="{D5CDD505-2E9C-101B-9397-08002B2CF9AE}" pid="175" name="Mendeley_Bookmark_Zfbn8B59Tx_10">
    <vt:lpwstr>lainTextFormattedCitation": "(KE, 2016)", "previouslyFormattedCitation": "(KE, 2016)"}, "properties": {"noteIndex": 0}, "schema": "https://github.com/citation-style-language/schema/raw/master/csl-citation.json"}</vt:lpwstr>
  </property>
  <property fmtid="{D5CDD505-2E9C-101B-9397-08002B2CF9AE}" pid="176" name="Mendeley_Bookmark_Zfbn8B59Tx_2">
    <vt:lpwstr> Bungkah destination. Kinds data used are primary data and secondary data. The data was gain through observations, depth interviews, questionnaires, literature studies, and documentations. Sampling was gain by purposive sampling to option the data of acce</vt:lpwstr>
  </property>
  <property fmtid="{D5CDD505-2E9C-101B-9397-08002B2CF9AE}" pid="177" name="Mendeley_Bookmark_Zfbn8B59Tx_3">
    <vt:lpwstr>ssibility. The respondents was choose by using quota sampling. Analyzed the perception of tourist by using attitude scale (Likert scale) to measure the results. The result of the research showed that the tourist perceptions of accessibility to Toya Bungka</vt:lpwstr>
  </property>
  <property fmtid="{D5CDD505-2E9C-101B-9397-08002B2CF9AE}" pid="178" name="Mendeley_Bookmark_Zfbn8B59Tx_4">
    <vt:lpwstr>h were : Condition about access from Penelokan to Toya Bungkah get average score was 3.10 is good enough, Quality of access from Penelokan to Toya Bungkah get average score was 3.20 is good enough, Comfortable of access from Penelokan to Toya Bungkah get </vt:lpwstr>
  </property>
  <property fmtid="{D5CDD505-2E9C-101B-9397-08002B2CF9AE}" pid="179" name="Mendeley_Bookmark_Zfbn8B59Tx_5">
    <vt:lpwstr>average score was 3.14 is good enough, Condition transportasion after arrived from Penelokan to Toya Bungkah get average score was 3,48 is good, View at around access the tourist can see from Penelokan to Toya Bungkah get average score was 4.08 is good, S</vt:lpwstr>
  </property>
  <property fmtid="{D5CDD505-2E9C-101B-9397-08002B2CF9AE}" pid="180" name="Mendeley_Bookmark_Zfbn8B59Tx_6">
    <vt:lpwstr>afety with the path from Penelokan to Toya Bungkah get average score was 3.50 is good, Perception of the tourist about Toya Bungkah get average score was 3.76 is good.", "author": [{"dropping-particle": "", "family": "KE", "given": "Molaba.", "non-droppin</vt:lpwstr>
  </property>
  <property fmtid="{D5CDD505-2E9C-101B-9397-08002B2CF9AE}" pid="181" name="Mendeley_Bookmark_Zfbn8B59Tx_7">
    <vt:lpwstr>g-particle": "", "parse-names": false, "suffix": ""}], "container-title": "\u062c\u0644\u0629 \u0627\u0644\u0625\u062f\u0627\u0631\u064a\u060c \u0645\u0639\u0647\u062f \u0627\u0644\u0625\u062f\u0627\u0631\u0629 \u0627\u0644\u0639\u0627\u0645\u0629\u060c \</vt:lpwstr>
  </property>
  <property fmtid="{D5CDD505-2E9C-101B-9397-08002B2CF9AE}" pid="182" name="Mendeley_Bookmark_Zfbn8B59Tx_8">
    <vt:lpwstr>u0633\u0644\u0637\u0646\u0629 \u0639\u0645\u0627\u0646\u060c \u0645\u0633\u0642\u0637:", "id": "ITEM-1", "issue": "March", "issued": {"date-parts": [["2016"]]}, "page": "11-40", "title": "No Title \u0645\u0642\u064a\u0627\u0633 \u0645\u0642\u062a\u0631\u0</vt:lpwstr>
  </property>
  <property fmtid="{D5CDD505-2E9C-101B-9397-08002B2CF9AE}" pid="183" name="Mendeley_Bookmark_Zfbn8B59Tx_9">
    <vt:lpwstr>62d \u0644\u062a\u0642\u064a\u064a\u0645 \u062c\u0648\u062f\u0629", "type": "article-journal", "volume": "147"}, "uris": ["http://www.mendeley.com/documents/?uuid=f843f6aa-cd99-46fe-b731-110be2fc70de"]}], "mendeley": {"formattedCitation": "(KE, 2016)", "p</vt:lpwstr>
  </property>
  <property fmtid="{D5CDD505-2E9C-101B-9397-08002B2CF9AE}" pid="184" name="Mendeley_Bookmark_aydR9hyWI1_1">
    <vt:lpwstr>ADDIN CSL_CITATION {"citationItems": [{"id": "ITEM-1", "itemData": {"abstract": "The perception of tourist about accessibility from Penelokan village to Toya Bungkah destination\u201d has objective to known the tourist perceptions of accessibility in Toya</vt:lpwstr>
  </property>
  <property fmtid="{D5CDD505-2E9C-101B-9397-08002B2CF9AE}" pid="185" name="Mendeley_Bookmark_aydR9hyWI1_10">
    <vt:lpwstr>lainTextFormattedCitation": "(KE, 2016)", "previouslyFormattedCitation": "(KE, 2016)"}, "properties": {"noteIndex": 0}, "schema": "https://github.com/citation-style-language/schema/raw/master/csl-citation.json"}</vt:lpwstr>
  </property>
  <property fmtid="{D5CDD505-2E9C-101B-9397-08002B2CF9AE}" pid="186" name="Mendeley_Bookmark_aydR9hyWI1_2">
    <vt:lpwstr> Bungkah destination. Kinds data used are primary data and secondary data. The data was gain through observations, depth interviews, questionnaires, literature studies, and documentations. Sampling was gain by purposive sampling to option the data of acce</vt:lpwstr>
  </property>
  <property fmtid="{D5CDD505-2E9C-101B-9397-08002B2CF9AE}" pid="187" name="Mendeley_Bookmark_aydR9hyWI1_3">
    <vt:lpwstr>ssibility. The respondents was choose by using quota sampling. Analyzed the perception of tourist by using attitude scale (Likert scale) to measure the results. The result of the research showed that the tourist perceptions of accessibility to Toya Bungka</vt:lpwstr>
  </property>
  <property fmtid="{D5CDD505-2E9C-101B-9397-08002B2CF9AE}" pid="188" name="Mendeley_Bookmark_aydR9hyWI1_4">
    <vt:lpwstr>h were : Condition about access from Penelokan to Toya Bungkah get average score was 3.10 is good enough, Quality of access from Penelokan to Toya Bungkah get average score was 3.20 is good enough, Comfortable of access from Penelokan to Toya Bungkah get </vt:lpwstr>
  </property>
  <property fmtid="{D5CDD505-2E9C-101B-9397-08002B2CF9AE}" pid="189" name="Mendeley_Bookmark_aydR9hyWI1_5">
    <vt:lpwstr>average score was 3.14 is good enough, Condition transportasion after arrived from Penelokan to Toya Bungkah get average score was 3,48 is good, View at around access the tourist can see from Penelokan to Toya Bungkah get average score was 4.08 is good, S</vt:lpwstr>
  </property>
  <property fmtid="{D5CDD505-2E9C-101B-9397-08002B2CF9AE}" pid="190" name="Mendeley_Bookmark_aydR9hyWI1_6">
    <vt:lpwstr>afety with the path from Penelokan to Toya Bungkah get average score was 3.50 is good, Perception of the tourist about Toya Bungkah get average score was 3.76 is good.", "author": [{"dropping-particle": "", "family": "KE", "given": "Molaba.", "non-droppin</vt:lpwstr>
  </property>
  <property fmtid="{D5CDD505-2E9C-101B-9397-08002B2CF9AE}" pid="191" name="Mendeley_Bookmark_aydR9hyWI1_7">
    <vt:lpwstr>g-particle": "", "parse-names": false, "suffix": ""}], "container-title": "\u062c\u0644\u0629 \u0627\u0644\u0625\u062f\u0627\u0631\u064a\u060c \u0645\u0639\u0647\u062f \u0627\u0644\u0625\u062f\u0627\u0631\u0629 \u0627\u0644\u0639\u0627\u0645\u0629\u060c \</vt:lpwstr>
  </property>
  <property fmtid="{D5CDD505-2E9C-101B-9397-08002B2CF9AE}" pid="192" name="Mendeley_Bookmark_aydR9hyWI1_8">
    <vt:lpwstr>u0633\u0644\u0637\u0646\u0629 \u0639\u0645\u0627\u0646\u060c \u0645\u0633\u0642\u0637:", "id": "ITEM-1", "issue": "March", "issued": {"date-parts": [["2016"]]}, "page": "11-40", "title": "No Title \u0645\u0642\u064a\u0627\u0633 \u0645\u0642\u062a\u0631\u0</vt:lpwstr>
  </property>
  <property fmtid="{D5CDD505-2E9C-101B-9397-08002B2CF9AE}" pid="193" name="Mendeley_Bookmark_aydR9hyWI1_9">
    <vt:lpwstr>62d \u0644\u062a\u0642\u064a\u064a\u0645 \u062c\u0648\u062f\u0629", "type": "article-journal", "volume": "147"}, "uris": ["http://www.mendeley.com/documents/?uuid=f843f6aa-cd99-46fe-b731-110be2fc70de"]}], "mendeley": {"formattedCitation": "(KE, 2016)", "p</vt:lpwstr>
  </property>
  <property fmtid="{D5CDD505-2E9C-101B-9397-08002B2CF9AE}" pid="194" name="Mendeley_Bookmark_bARrCkd9Xe_1">
    <vt:lpwstr>ADDIN CSL_CITATION {"citationItems": [{"id": "ITEM-1", "itemData": {"DOI": "10.32505/al-azkiya.v5i2.2155", "ISSN": "2745-7656", "abstract": "This study discusses the implementation of demonstration methods to improve student learning outcomes. The library</vt:lpwstr>
  </property>
  <property fmtid="{D5CDD505-2E9C-101B-9397-08002B2CF9AE}" pid="195" name="Mendeley_Bookmark_bARrCkd9Xe_2">
    <vt:lpwstr> research method used a qualitative descriptive approach. The results of this study from several theses and journals show that demonstration methods can improve student learning outcomes. As for the obstacles faced by several writers Nyoman Kariasa, Asmia</vt:lpwstr>
  </property>
  <property fmtid="{D5CDD505-2E9C-101B-9397-08002B2CF9AE}" pid="196" name="Mendeley_Bookmark_bARrCkd9Xe_3">
    <vt:lpwstr>ti, Yung Antonius, Mastar Asran, Abdussamad., Nurhayat, Syarifah Fadilah, Mutmainnah, Alisman, Siti Rofi'ah, Indri Sofatun, Syarianty Devi. namely the delivery of teacher material that is still lacking, and the lack of teaching aids available in the madra</vt:lpwstr>
  </property>
  <property fmtid="{D5CDD505-2E9C-101B-9397-08002B2CF9AE}" pid="197" name="Mendeley_Bookmark_bARrCkd9Xe_4">
    <vt:lpwstr>sah, and limited time is limited", "author": [{"dropping-particle": "", "family": "Endayani", "given": "TB", "non-dropping-particle": "", "parse-names": false, "suffix": ""}, {"dropping-particle": "", "family": "Rina", "given": "Cut", "non-dropping-partic</vt:lpwstr>
  </property>
  <property fmtid="{D5CDD505-2E9C-101B-9397-08002B2CF9AE}" pid="198" name="Mendeley_Bookmark_bARrCkd9Xe_5">
    <vt:lpwstr>le": "", "parse-names": false, "suffix": ""}, {"dropping-particle": "", "family": "Agustina", "given": "Maya", "non-dropping-particle": "", "parse-names": false, "suffix": ""}], "container-title": "Al - Azkiya : Jurnal Ilmiah Pendidikan MI/SD", "id": "ITE</vt:lpwstr>
  </property>
  <property fmtid="{D5CDD505-2E9C-101B-9397-08002B2CF9AE}" pid="199" name="Mendeley_Bookmark_bARrCkd9Xe_6">
    <vt:lpwstr>M-1", "issue": "2", "issued": {"date-parts": [["2020"]]}, "page": "150-158", "title": "Metode Demonstrasi Untuk Meningkatkan Hasil Belajar Siswa", "type": "article-journal", "volume": "5"}, "uris": ["http://www.mendeley.com/documents/?uuid=3901ea82-bac7-4</vt:lpwstr>
  </property>
  <property fmtid="{D5CDD505-2E9C-101B-9397-08002B2CF9AE}" pid="200" name="Mendeley_Bookmark_bARrCkd9Xe_7">
    <vt:lpwstr>aae-8337-5b9b575b6cac"]}], "mendeley": {"formattedCitation": "(Endayani et al., 2020)", "plainTextFormattedCitation": "(Endayani et al., 2020)", "previouslyFormattedCitation": "(Endayani et al., 2020)"}, "properties": {"noteIndex": 0}, "schema": "https://</vt:lpwstr>
  </property>
  <property fmtid="{D5CDD505-2E9C-101B-9397-08002B2CF9AE}" pid="201" name="Mendeley_Bookmark_bARrCkd9Xe_8">
    <vt:lpwstr>github.com/citation-style-language/schema/raw/master/csl-citation.json"}</vt:lpwstr>
  </property>
  <property fmtid="{D5CDD505-2E9C-101B-9397-08002B2CF9AE}" pid="202" name="Mendeley_Bookmark_crgziIjxxJ_1">
    <vt:lpwstr>ADDIN CSL_CITATION {"citationItems": [{"id": "ITEM-1", "itemData": {"DOI": "10.31004/cendekia.v6i1.986", "ISSN": "2614-3038", "abstract": "Penelitian ini bertujuan untuk mengetahui : (1) validitas, (2) kepraktisan dan , (3) efektivitas\u00a0 pada media mo</vt:lpwstr>
  </property>
  <property fmtid="{D5CDD505-2E9C-101B-9397-08002B2CF9AE}" pid="203" name="Mendeley_Bookmark_crgziIjxxJ_10">
    <vt:lpwstr>t al., 2021)", "plainTextFormattedCitation": "(Septia et al., 2021)", "previouslyFormattedCitation": "(Septia et al., 2021)"}, "properties": {"noteIndex": 0}, "schema": "https://github.com/citation-style-language/schema/raw/master/csl-citation.json"}</vt:lpwstr>
  </property>
  <property fmtid="{D5CDD505-2E9C-101B-9397-08002B2CF9AE}" pid="204" name="Mendeley_Bookmark_crgziIjxxJ_2">
    <vt:lpwstr>bile learning berbasis android. Jenis penelitian ini adalah penelitian Research and Development. Pada penelitian ini menggunakan model pengembangan ADDIE. Subjek penelitian adalah guru,\u00a0 25 siswa kelas X Akuntansi SMK Hassina dan para validator. Inst</vt:lpwstr>
  </property>
  <property fmtid="{D5CDD505-2E9C-101B-9397-08002B2CF9AE}" pid="205" name="Mendeley_Bookmark_crgziIjxxJ_3">
    <vt:lpwstr>rumen yang digunakan pada penelitian ini yaitu lembar validasi ahli materi dan ahli media untuk memperoleh hasil uji validitas media serta angket respon guru dan siswa untuk mengukur kepraktisan dari media dan tes kemampuan pemahaman konsep matematis sisw</vt:lpwstr>
  </property>
  <property fmtid="{D5CDD505-2E9C-101B-9397-08002B2CF9AE}" pid="206" name="Mendeley_Bookmark_crgziIjxxJ_4">
    <vt:lpwstr>a untuk memperoleh hasil efektif dari media. Hasil penilaian kelayakan oleh validator menunjukkan bahwa media mendapat penilaian sebesar 88,33 % dari ahli media dan\u00a0 84,61 % dari ahli materi, sehingga sangat valid dan layak untuk diuji cobakan. Hasil</vt:lpwstr>
  </property>
  <property fmtid="{D5CDD505-2E9C-101B-9397-08002B2CF9AE}" pid="207" name="Mendeley_Bookmark_crgziIjxxJ_5">
    <vt:lpwstr> uji coba\u00a0 diperoleh respon yaitu\u00a0 84,615% dari guru dan 86,363% dari siswa, sehingga produk termasuk kedalam kategori sangat praktis. Kemudian hasil analisis tes siswa berdasarkan pedoman penskoran pemahaman konsep matematis diperoleh skor tota</vt:lpwstr>
  </property>
  <property fmtid="{D5CDD505-2E9C-101B-9397-08002B2CF9AE}" pid="208" name="Mendeley_Bookmark_crgziIjxxJ_6">
    <vt:lpwstr>l awal sebesar 253 dan skor total akhir sebesar 574. Berdasarkan uji N-Gain diperoleh hasil rata-rata sebesar 72,55% dengan kategori tinggi.", "author": [{"dropping-particle": "", "family": "Septia", "given": "Yesi Lusiana", "non-dropping-particle": "", "</vt:lpwstr>
  </property>
  <property fmtid="{D5CDD505-2E9C-101B-9397-08002B2CF9AE}" pid="209" name="Mendeley_Bookmark_crgziIjxxJ_7">
    <vt:lpwstr>parse-names": false, "suffix": ""}, {"dropping-particle": "", "family": "Nurcahyono", "given": "Novi Andri", "non-dropping-particle": "", "parse-names": false, "suffix": ""}, {"dropping-particle": "", "family": "Balkist", "given": "Pujia Siti", "non-dropp</vt:lpwstr>
  </property>
  <property fmtid="{D5CDD505-2E9C-101B-9397-08002B2CF9AE}" pid="210" name="Mendeley_Bookmark_crgziIjxxJ_8">
    <vt:lpwstr>ing-particle": "", "parse-names": false, "suffix": ""}], "container-title": "Jurnal Cendekia : Jurnal Pendidikan Matematika", "id": "ITEM-1", "issue": "1", "issued": {"date-parts": [["2021"]]}, "page": "35-47", "title": "Pengembangan Media Baret Berbasis </vt:lpwstr>
  </property>
  <property fmtid="{D5CDD505-2E9C-101B-9397-08002B2CF9AE}" pid="211" name="Mendeley_Bookmark_crgziIjxxJ_9">
    <vt:lpwstr>Android untuk Meningkatkan Kemampuan Pemahaman Konsep Matematis Siswa SMK", "type": "article-journal", "volume": "6"}, "uris": ["http://www.mendeley.com/documents/?uuid=1d330ebe-b56f-41d9-8705-eae19799c017"]}], "mendeley": {"formattedCitation": "(Septia e</vt:lpwstr>
  </property>
  <property fmtid="{D5CDD505-2E9C-101B-9397-08002B2CF9AE}" pid="212" name="Mendeley_Bookmark_eqTjxYfYcx_1">
    <vt:lpwstr>ADDIN CSL_CITATION {"citationItems": [{"id": "ITEM-1", "itemData": {"ISBN": "9786022443834", "author": [{"dropping-particle": "", "family": "Viii", "given": "Smp Kelas", "non-dropping-particle": "", "parse-names": false, "suffix": ""}], "id": "ITEM-1", "i</vt:lpwstr>
  </property>
  <property fmtid="{D5CDD505-2E9C-101B-9397-08002B2CF9AE}" pid="213" name="Mendeley_Bookmark_eqTjxYfYcx_2">
    <vt:lpwstr>ssued": {"date-parts": [["0"]]}, "title": "Okky Fajar Tri Maryana, dkk. Okky Fajar Tri Maryana, dkk", "type": "book"}, "uris": ["http://www.mendeley.com/documents/?uuid=0b1e58a1-c81a-4dc2-b02a-510c2d330246"]}], "mendeley": {"formattedCitation": "(Viii, n.</vt:lpwstr>
  </property>
  <property fmtid="{D5CDD505-2E9C-101B-9397-08002B2CF9AE}" pid="214" name="Mendeley_Bookmark_eqTjxYfYcx_3">
    <vt:lpwstr>d.)", "plainTextFormattedCitation": "(Viii, n.d.)", "previouslyFormattedCitation": "(Viii, n.d.)"}, "properties": {"noteIndex": 0}, "schema": "https://github.com/citation-style-language/schema/raw/master/csl-citation.json"}</vt:lpwstr>
  </property>
  <property fmtid="{D5CDD505-2E9C-101B-9397-08002B2CF9AE}" pid="215" name="Mendeley_Bookmark_hI6orRohZU_1">
    <vt:lpwstr>ADDIN CSL_CITATION {"citationItems": [{"id": "ITEM-1", "itemData": {"abstract": "The perception of tourist about accessibility from Penelokan village to Toya Bungkah destination\u201d has objective to known the tourist perceptions of accessibility in Toya</vt:lpwstr>
  </property>
  <property fmtid="{D5CDD505-2E9C-101B-9397-08002B2CF9AE}" pid="216" name="Mendeley_Bookmark_hI6orRohZU_10">
    <vt:lpwstr>lainTextFormattedCitation": "(KE, 2016)", "previouslyFormattedCitation": "(KE, 2016)"}, "properties": {"noteIndex": 0}, "schema": "https://github.com/citation-style-language/schema/raw/master/csl-citation.json"}</vt:lpwstr>
  </property>
  <property fmtid="{D5CDD505-2E9C-101B-9397-08002B2CF9AE}" pid="217" name="Mendeley_Bookmark_hI6orRohZU_2">
    <vt:lpwstr> Bungkah destination. Kinds data used are primary data and secondary data. The data was gain through observations, depth interviews, questionnaires, literature studies, and documentations. Sampling was gain by purposive sampling to option the data of acce</vt:lpwstr>
  </property>
  <property fmtid="{D5CDD505-2E9C-101B-9397-08002B2CF9AE}" pid="218" name="Mendeley_Bookmark_hI6orRohZU_3">
    <vt:lpwstr>ssibility. The respondents was choose by using quota sampling. Analyzed the perception of tourist by using attitude scale (Likert scale) to measure the results. The result of the research showed that the tourist perceptions of accessibility to Toya Bungka</vt:lpwstr>
  </property>
  <property fmtid="{D5CDD505-2E9C-101B-9397-08002B2CF9AE}" pid="219" name="Mendeley_Bookmark_hI6orRohZU_4">
    <vt:lpwstr>h were : Condition about access from Penelokan to Toya Bungkah get average score was 3.10 is good enough, Quality of access from Penelokan to Toya Bungkah get average score was 3.20 is good enough, Comfortable of access from Penelokan to Toya Bungkah get </vt:lpwstr>
  </property>
  <property fmtid="{D5CDD505-2E9C-101B-9397-08002B2CF9AE}" pid="220" name="Mendeley_Bookmark_hI6orRohZU_5">
    <vt:lpwstr>average score was 3.14 is good enough, Condition transportasion after arrived from Penelokan to Toya Bungkah get average score was 3,48 is good, View at around access the tourist can see from Penelokan to Toya Bungkah get average score was 4.08 is good, S</vt:lpwstr>
  </property>
  <property fmtid="{D5CDD505-2E9C-101B-9397-08002B2CF9AE}" pid="221" name="Mendeley_Bookmark_hI6orRohZU_6">
    <vt:lpwstr>afety with the path from Penelokan to Toya Bungkah get average score was 3.50 is good, Perception of the tourist about Toya Bungkah get average score was 3.76 is good.", "author": [{"dropping-particle": "", "family": "KE", "given": "Molaba.", "non-droppin</vt:lpwstr>
  </property>
  <property fmtid="{D5CDD505-2E9C-101B-9397-08002B2CF9AE}" pid="222" name="Mendeley_Bookmark_hI6orRohZU_7">
    <vt:lpwstr>g-particle": "", "parse-names": false, "suffix": ""}], "container-title": "\u062c\u0644\u0629 \u0627\u0644\u0625\u062f\u0627\u0631\u064a\u060c \u0645\u0639\u0647\u062f \u0627\u0644\u0625\u062f\u0627\u0631\u0629 \u0627\u0644\u0639\u0627\u0645\u0629\u060c \</vt:lpwstr>
  </property>
  <property fmtid="{D5CDD505-2E9C-101B-9397-08002B2CF9AE}" pid="223" name="Mendeley_Bookmark_hI6orRohZU_8">
    <vt:lpwstr>u0633\u0644\u0637\u0646\u0629 \u0639\u0645\u0627\u0646\u060c \u0645\u0633\u0642\u0637:", "id": "ITEM-1", "issue": "March", "issued": {"date-parts": [["2016"]]}, "page": "11-40", "title": "No Title \u0645\u0642\u064a\u0627\u0633 \u0645\u0642\u062a\u0631\u0</vt:lpwstr>
  </property>
  <property fmtid="{D5CDD505-2E9C-101B-9397-08002B2CF9AE}" pid="224" name="Mendeley_Bookmark_hI6orRohZU_9">
    <vt:lpwstr>62d \u0644\u062a\u0642\u064a\u064a\u0645 \u062c\u0648\u062f\u0629", "type": "article-journal", "volume": "147"}, "uris": ["http://www.mendeley.com/documents/?uuid=f843f6aa-cd99-46fe-b731-110be2fc70de"]}], "mendeley": {"formattedCitation": "(KE, 2016)", "p</vt:lpwstr>
  </property>
  <property fmtid="{D5CDD505-2E9C-101B-9397-08002B2CF9AE}" pid="225" name="Mendeley_Bookmark_j3tp1LWPAM_1">
    <vt:lpwstr>ADDIN CSL_CITATION {"citationItems": [{"id": "ITEM-1", "itemData": {"DOI": "10.1088/1755-1315/758/1/012018", "ISSN": "17551315", "abstract": "One branch of mathematics that is very useful in solving problems is algebra. In fact, junior high school student</vt:lpwstr>
  </property>
  <property fmtid="{D5CDD505-2E9C-101B-9397-08002B2CF9AE}" pid="226" name="Mendeley_Bookmark_j3tp1LWPAM_10">
    <vt:lpwstr>false, "suffix": ""}], "container-title": "IOP Conference Series: Earth and Environmental Science", "id": "ITEM-1", "issue": "1", "issued": {"date-parts": [["2021"]]}, "title": "Students' self-regulation learning ability in learning algebraic forms in wet</vt:lpwstr>
  </property>
  <property fmtid="{D5CDD505-2E9C-101B-9397-08002B2CF9AE}" pid="227" name="Mendeley_Bookmark_j3tp1LWPAM_11">
    <vt:lpwstr>land context with the help of interactive multimedia", "type": "article-journal", "volume": "758"}, "uris": ["http://www.mendeley.com/documents/?uuid=e1e6c4b5-ee1e-4f6f-bd06-c794b91c5652"]}], "mendeley": {"formattedCitation": "(Sukmawati et al., 2021)", "</vt:lpwstr>
  </property>
  <property fmtid="{D5CDD505-2E9C-101B-9397-08002B2CF9AE}" pid="228" name="Mendeley_Bookmark_j3tp1LWPAM_12">
    <vt:lpwstr>plainTextFormattedCitation": "(Sukmawati et al., 2021)", "previouslyFormattedCitation": "(Sukmawati et al., 2021)"}, "properties": {"noteIndex": 0}, "schema": "https://github.com/citation-style-language/schema/raw/master/csl-citation.json"}</vt:lpwstr>
  </property>
  <property fmtid="{D5CDD505-2E9C-101B-9397-08002B2CF9AE}" pid="229" name="Mendeley_Bookmark_j3tp1LWPAM_2">
    <vt:lpwstr>s still face difficulties in learning algebra. This study aimed to develop interactive multimedia on algebraic-form material with a wetland context, to describe student self-regulation learning (SRL) abilities in learning algebraic forms using interactive</vt:lpwstr>
  </property>
  <property fmtid="{D5CDD505-2E9C-101B-9397-08002B2CF9AE}" pid="230" name="Mendeley_Bookmark_j3tp1LWPAM_3">
    <vt:lpwstr> multimedia with wetland contexts, and to analyse the relationship between SRL ability with student learning outcomes after learning on algebraic form material in wetland context with interactive multimedia assistance. This research was a development rese</vt:lpwstr>
  </property>
  <property fmtid="{D5CDD505-2E9C-101B-9397-08002B2CF9AE}" pid="231" name="Mendeley_Bookmark_j3tp1LWPAM_4">
    <vt:lpwstr>arch using the ADDIE method. It was tested in small groups of seventh grade students of SMP Negeri 9 Banjarmasin. The data collection techniques used tests and questionnaires. The data analysis technique used descriptive statistics and simple linear regre</vt:lpwstr>
  </property>
  <property fmtid="{D5CDD505-2E9C-101B-9397-08002B2CF9AE}" pid="232" name="Mendeley_Bookmark_j3tp1LWPAM_5">
    <vt:lpwstr>ssion. The results showed that interactive multimedia on wetland context-algebraic form material was valid and could be used in learning algebraic forms in seventh grade. The trial results showed that the average student learning outcomes were in the suff</vt:lpwstr>
  </property>
  <property fmtid="{D5CDD505-2E9C-101B-9397-08002B2CF9AE}" pid="233" name="Mendeley_Bookmark_j3tp1LWPAM_6">
    <vt:lpwstr>icient category and as many as 80.0 percent of students had reached the KKM determined by the school. Student's SRL ability was in the medium category, and there is no influence from SRL on student learning outcomes. The further research is needed in larg</vt:lpwstr>
  </property>
  <property fmtid="{D5CDD505-2E9C-101B-9397-08002B2CF9AE}" pid="234" name="Mendeley_Bookmark_j3tp1LWPAM_7">
    <vt:lpwstr>e groups to analyse how the influence of students' SRL skills on learning outcomes in interactive multimedia assisted learning.", "author": [{"dropping-particle": "", "family": "Sukmawati", "given": "R. A.", "non-dropping-particle": "", "parse-names": fal</vt:lpwstr>
  </property>
  <property fmtid="{D5CDD505-2E9C-101B-9397-08002B2CF9AE}" pid="235" name="Mendeley_Bookmark_j3tp1LWPAM_8">
    <vt:lpwstr>se, "suffix": ""}, {"dropping-particle": "", "family": "Ridhani", "given": "M.", "non-dropping-particle": "", "parse-names": false, "suffix": ""}, {"dropping-particle": "", "family": "Adini", "given": "M. H.", "non-dropping-particle": "", "parse-names": f</vt:lpwstr>
  </property>
  <property fmtid="{D5CDD505-2E9C-101B-9397-08002B2CF9AE}" pid="236" name="Mendeley_Bookmark_j3tp1LWPAM_9">
    <vt:lpwstr>alse, "suffix": ""}, {"dropping-particle": "", "family": "Pramita", "given": "M.", "non-dropping-particle": "", "parse-names": false, "suffix": ""}, {"dropping-particle": "", "family": "Sari", "given": "D. P.", "non-dropping-particle": "", "parse-names": </vt:lpwstr>
  </property>
  <property fmtid="{D5CDD505-2E9C-101B-9397-08002B2CF9AE}" pid="237" name="Mendeley_Bookmark_jrZs4JaS1k_1">
    <vt:lpwstr>ADDIN CSL_CITATION {"citationItems": [{"id": "ITEM-1", "itemData": {"abstract": "Perkembangan teknologi zaman sekarang semakin pesat dan sudah dimanfaatkan pada segala bidang, termasuk dalam bidang Inventory (inventaris) dan teknologi pendukungnya telah b</vt:lpwstr>
  </property>
  <property fmtid="{D5CDD505-2E9C-101B-9397-08002B2CF9AE}" pid="238" name="Mendeley_Bookmark_jrZs4JaS1k_10">
    <vt:lpwstr>"plainTextFormattedCitation": "(Fransisca &amp; Putri, 2019)", "previouslyFormattedCitation": "(Fransisca &amp; Putri, 2019)"}, "properties": {"noteIndex": 0}, "schema": "https://github.com/citation-style-language/schema/raw/master/csl-citation.json"}</vt:lpwstr>
  </property>
  <property fmtid="{D5CDD505-2E9C-101B-9397-08002B2CF9AE}" pid="239" name="Mendeley_Bookmark_jrZs4JaS1k_2">
    <vt:lpwstr>anyak di lakukan disegala lembaga termasuk lembaga pendidikan. Disini peneliti melihat adanya kesempatan Sekolah Menegah Kejuruan (SMK) Global untuk memanfaatkan teknologi yang mampu mempermudah dalam melakukan pendataan inventaris dan menggunakan media y</vt:lpwstr>
  </property>
  <property fmtid="{D5CDD505-2E9C-101B-9397-08002B2CF9AE}" pid="240" name="Mendeley_Bookmark_jrZs4JaS1k_3">
    <vt:lpwstr>ang mudah dioperasikan. Sebelumnya media yang ada tidak efektif. Karena harus melakukan pencatatan data inventaris secara manual, perhitungan inventaris juga manual dan laporan inventaris yang tidak tepat. Maka dari itu peneliti ingin menerapkan sebuah ap</vt:lpwstr>
  </property>
  <property fmtid="{D5CDD505-2E9C-101B-9397-08002B2CF9AE}" pid="241" name="Mendeley_Bookmark_jrZs4JaS1k_4">
    <vt:lpwstr>likasi berbasis deskop untuk mengatur inventaris yang ada pada SMK Global, dan tujuannya adalah perekaman data telah tersistem, kemudahan dalam melakukan pendataan dengan teknologi RFID dan Barcode sehingga tidak perlu melakukan pecarian dengan membuka ar</vt:lpwstr>
  </property>
  <property fmtid="{D5CDD505-2E9C-101B-9397-08002B2CF9AE}" pid="242" name="Mendeley_Bookmark_jrZs4JaS1k_5">
    <vt:lpwstr>sip-arsip laporan manualnya dan mempermudah dalam laporan inventaris-nya. Metode Research And Development (R&amp;D) merupakan metode yang digunakan untuk menghasilkan produk tertentu dan menguji keefektifan suatu produk. Pemanfaatan Teknologi RFID Untuk Penge</vt:lpwstr>
  </property>
  <property fmtid="{D5CDD505-2E9C-101B-9397-08002B2CF9AE}" pid="243" name="Mendeley_Bookmark_jrZs4JaS1k_6">
    <vt:lpwstr>lolaan Inventaris Sekolah dengan Metode Research And Development (R&amp;D) membantu bagian Kepala Tata Usaha dan Staff Tata Usaha dalam memenuhi pendataan, laporan inventaris serta proses peminjaman dan pengembalian inventaris barang kepada Peminjam lebih efi</vt:lpwstr>
  </property>
  <property fmtid="{D5CDD505-2E9C-101B-9397-08002B2CF9AE}" pid="244" name="Mendeley_Bookmark_jrZs4JaS1k_7">
    <vt:lpwstr>sien dan efektif.", "author": [{"dropping-particle": "", "family": "Fransisca", "given": "Selly", "non-dropping-particle": "", "parse-names": false, "suffix": ""}, {"dropping-particle": "", "family": "Putri", "given": "Ramalia Noratama", "non-dropping-par</vt:lpwstr>
  </property>
  <property fmtid="{D5CDD505-2E9C-101B-9397-08002B2CF9AE}" pid="245" name="Mendeley_Bookmark_jrZs4JaS1k_8">
    <vt:lpwstr>ticle": "", "parse-names": false, "suffix": ""}], "container-title": "Jurnal Mahasiswa Aplikasi Teknologi Komputer dan Informasi", "id": "ITEM-1", "issue": "1", "issued": {"date-parts": [["2019"]]}, "page": "72-75", "title": "Pemanfaatan Teknologi RFID Un</vt:lpwstr>
  </property>
  <property fmtid="{D5CDD505-2E9C-101B-9397-08002B2CF9AE}" pid="246" name="Mendeley_Bookmark_jrZs4JaS1k_9">
    <vt:lpwstr>tuk Pengelolaan Inventaris Sekolah Dengan Metode (R&amp;D)", "type": "article-journal", "volume": "1"}, "uris": ["http://www.mendeley.com/documents/?uuid=4ce66b13-1b52-4d79-bf66-a4dfc2806e18"]}], "mendeley": {"formattedCitation": "(Fransisca &amp; Putri, 2019)", </vt:lpwstr>
  </property>
  <property fmtid="{D5CDD505-2E9C-101B-9397-08002B2CF9AE}" pid="247" name="Mendeley_Bookmark_mZqllRiWoL_1">
    <vt:lpwstr>ADDIN CSL_CITATION {"citationItems": [{"id": "ITEM-1", "itemData": {"ISBN": "9786022443834", "author": [{"dropping-particle": "", "family": "Viii", "given": "Smp Kelas", "non-dropping-particle": "", "parse-names": false, "suffix": ""}], "id": "ITEM-1", "i</vt:lpwstr>
  </property>
  <property fmtid="{D5CDD505-2E9C-101B-9397-08002B2CF9AE}" pid="248" name="Mendeley_Bookmark_mZqllRiWoL_2">
    <vt:lpwstr>ssued": {"date-parts": [["0"]]}, "title": "Okky Fajar Tri Maryana, dkk. Okky Fajar Tri Maryana, dkk", "type": "book"}, "uris": ["http://www.mendeley.com/documents/?uuid=0b1e58a1-c81a-4dc2-b02a-510c2d330246"]}], "mendeley": {"formattedCitation": "(Viii, n.</vt:lpwstr>
  </property>
  <property fmtid="{D5CDD505-2E9C-101B-9397-08002B2CF9AE}" pid="249" name="Mendeley_Bookmark_mZqllRiWoL_3">
    <vt:lpwstr>d.)", "plainTextFormattedCitation": "(Viii, n.d.)", "previouslyFormattedCitation": "(Viii, n.d.)"}, "properties": {"noteIndex": 0}, "schema": "https://github.com/citation-style-language/schema/raw/master/csl-citation.json"}</vt:lpwstr>
  </property>
  <property fmtid="{D5CDD505-2E9C-101B-9397-08002B2CF9AE}" pid="250" name="Mendeley_Bookmark_miUQXmX2W8_1">
    <vt:lpwstr>ADDIN CSL_CITATION {"citationItems": [{"id": "ITEM-1", "itemData": {"DOI": "10.1088/1755-1315/758/1/012018", "ISSN": "17551315", "abstract": "One branch of mathematics that is very useful in solving problems is algebra. In fact, junior high school student</vt:lpwstr>
  </property>
  <property fmtid="{D5CDD505-2E9C-101B-9397-08002B2CF9AE}" pid="251" name="Mendeley_Bookmark_miUQXmX2W8_10">
    <vt:lpwstr>false, "suffix": ""}], "container-title": "IOP Conference Series: Earth and Environmental Science", "id": "ITEM-1", "issue": "1", "issued": {"date-parts": [["2021"]]}, "title": "Students' self-regulation learning ability in learning algebraic forms in wet</vt:lpwstr>
  </property>
  <property fmtid="{D5CDD505-2E9C-101B-9397-08002B2CF9AE}" pid="252" name="Mendeley_Bookmark_miUQXmX2W8_11">
    <vt:lpwstr>land context with the help of interactive multimedia", "type": "article-journal", "volume": "758"}, "uris": ["http://www.mendeley.com/documents/?uuid=e1e6c4b5-ee1e-4f6f-bd06-c794b91c5652"]}], "mendeley": {"formattedCitation": "(Sukmawati et al., 2021)", "</vt:lpwstr>
  </property>
  <property fmtid="{D5CDD505-2E9C-101B-9397-08002B2CF9AE}" pid="253" name="Mendeley_Bookmark_miUQXmX2W8_12">
    <vt:lpwstr>plainTextFormattedCitation": "(Sukmawati et al., 2021)", "previouslyFormattedCitation": "(Sukmawati et al., 2021)"}, "properties": {"noteIndex": 0}, "schema": "https://github.com/citation-style-language/schema/raw/master/csl-citation.json"}</vt:lpwstr>
  </property>
  <property fmtid="{D5CDD505-2E9C-101B-9397-08002B2CF9AE}" pid="254" name="Mendeley_Bookmark_miUQXmX2W8_2">
    <vt:lpwstr>s still face difficulties in learning algebra. This study aimed to develop interactive multimedia on algebraic-form material with a wetland context, to describe student self-regulation learning (SRL) abilities in learning algebraic forms using interactive</vt:lpwstr>
  </property>
  <property fmtid="{D5CDD505-2E9C-101B-9397-08002B2CF9AE}" pid="255" name="Mendeley_Bookmark_miUQXmX2W8_3">
    <vt:lpwstr> multimedia with wetland contexts, and to analyse the relationship between SRL ability with student learning outcomes after learning on algebraic form material in wetland context with interactive multimedia assistance. This research was a development rese</vt:lpwstr>
  </property>
  <property fmtid="{D5CDD505-2E9C-101B-9397-08002B2CF9AE}" pid="256" name="Mendeley_Bookmark_miUQXmX2W8_4">
    <vt:lpwstr>arch using the ADDIE method. It was tested in small groups of seventh grade students of SMP Negeri 9 Banjarmasin. The data collection techniques used tests and questionnaires. The data analysis technique used descriptive statistics and simple linear regre</vt:lpwstr>
  </property>
  <property fmtid="{D5CDD505-2E9C-101B-9397-08002B2CF9AE}" pid="257" name="Mendeley_Bookmark_miUQXmX2W8_5">
    <vt:lpwstr>ssion. The results showed that interactive multimedia on wetland context-algebraic form material was valid and could be used in learning algebraic forms in seventh grade. The trial results showed that the average student learning outcomes were in the suff</vt:lpwstr>
  </property>
  <property fmtid="{D5CDD505-2E9C-101B-9397-08002B2CF9AE}" pid="258" name="Mendeley_Bookmark_miUQXmX2W8_6">
    <vt:lpwstr>icient category and as many as 80.0 percent of students had reached the KKM determined by the school. Student's SRL ability was in the medium category, and there is no influence from SRL on student learning outcomes. The further research is needed in larg</vt:lpwstr>
  </property>
  <property fmtid="{D5CDD505-2E9C-101B-9397-08002B2CF9AE}" pid="259" name="Mendeley_Bookmark_miUQXmX2W8_7">
    <vt:lpwstr>e groups to analyse how the influence of students' SRL skills on learning outcomes in interactive multimedia assisted learning.", "author": [{"dropping-particle": "", "family": "Sukmawati", "given": "R. A.", "non-dropping-particle": "", "parse-names": fal</vt:lpwstr>
  </property>
  <property fmtid="{D5CDD505-2E9C-101B-9397-08002B2CF9AE}" pid="260" name="Mendeley_Bookmark_miUQXmX2W8_8">
    <vt:lpwstr>se, "suffix": ""}, {"dropping-particle": "", "family": "Ridhani", "given": "M.", "non-dropping-particle": "", "parse-names": false, "suffix": ""}, {"dropping-particle": "", "family": "Adini", "given": "M. H.", "non-dropping-particle": "", "parse-names": f</vt:lpwstr>
  </property>
  <property fmtid="{D5CDD505-2E9C-101B-9397-08002B2CF9AE}" pid="261" name="Mendeley_Bookmark_miUQXmX2W8_9">
    <vt:lpwstr>alse, "suffix": ""}, {"dropping-particle": "", "family": "Pramita", "given": "M.", "non-dropping-particle": "", "parse-names": false, "suffix": ""}, {"dropping-particle": "", "family": "Sari", "given": "D. P.", "non-dropping-particle": "", "parse-names": </vt:lpwstr>
  </property>
  <property fmtid="{D5CDD505-2E9C-101B-9397-08002B2CF9AE}" pid="262" name="Mendeley_Bookmark_nA0hH4txC8_1">
    <vt:lpwstr>ADDIN CSL_CITATION {"citationItems": [{"id": "ITEM-1", "itemData": {"ISBN": "9786029933420", "abstract": "Penelitian ini bertujuan untuk mengetahui kepuasan mahasiswa terhadap website Universitas Negeri Yogyakarta (UNY). Populasi dalam penelitian ini adal</vt:lpwstr>
  </property>
  <property fmtid="{D5CDD505-2E9C-101B-9397-08002B2CF9AE}" pid="263" name="Mendeley_Bookmark_nA0hH4txC8_2">
    <vt:lpwstr>ah seluruh mahasiswa UNY. Sampel penelitian berjumlah 350 mahasiswa pada masing-masing Program Studi yang diambil secara proportional random sampling. Teknik pengumpulan data menggunakan angket. Sebelum angket digunakan untuk mengumpulkan data diuji valid</vt:lpwstr>
  </property>
  <property fmtid="{D5CDD505-2E9C-101B-9397-08002B2CF9AE}" pid="264" name="Mendeley_Bookmark_nA0hH4txC8_3">
    <vt:lpwstr>itas dan reliabilitasnya. Uji validitas instrumen digunakan analisis faktor dan analisis skor butir dengan skor total. Teknik analisis data yang digunakan adalah analisis deskriptif dengan persentase. Hasil penelitian dengan metode Chi Square dan Webqual </vt:lpwstr>
  </property>
  <property fmtid="{D5CDD505-2E9C-101B-9397-08002B2CF9AE}" pid="265" name="Mendeley_Bookmark_nA0hH4txC8_4">
    <vt:lpwstr>(www.webqual.co.uk) pengukuran berdasarkan quality function deployment (QFD) adalah untuk mengukur kualitas dari sebuah website berdasarkan instrument-instrumen penelitian yang dapat dikategorikan kedalam tiga variable yaitu : usability, information quali</vt:lpwstr>
  </property>
  <property fmtid="{D5CDD505-2E9C-101B-9397-08002B2CF9AE}" pid="266" name="Mendeley_Bookmark_nA0hH4txC8_5">
    <vt:lpwstr>ty, dan services interaction. Kesemuanya adalah pengukuran kepuasan konsumen atau user terhadap kualitas dari website.", "author": [{"dropping-particle": "", "family": "Abas", "given": "Wahiddin", "non-dropping-particle": "", "parse-names": false, "suffix</vt:lpwstr>
  </property>
  <property fmtid="{D5CDD505-2E9C-101B-9397-08002B2CF9AE}" pid="267" name="Mendeley_Bookmark_nA0hH4txC8_6">
    <vt:lpwstr>": ""}], "container-title": "Manajemen", "id": "ITEM-1", "issued": {"date-parts": [["2013"]]}, "page": "1-6", "title": "Analisa Kepuasan Mahasiswa Terhadap Website Universitas Negeri Yogyakarta (Uny)", "type": "article-journal"}, "uris": ["http://www.mend</vt:lpwstr>
  </property>
  <property fmtid="{D5CDD505-2E9C-101B-9397-08002B2CF9AE}" pid="268" name="Mendeley_Bookmark_nA0hH4txC8_7">
    <vt:lpwstr>eley.com/documents/?uuid=45f900e6-6e2c-4cc4-9613-67692447bb75"]}], "mendeley": {"formattedCitation": "(Abas, 2013)", "plainTextFormattedCitation": "(Abas, 2013)", "previouslyFormattedCitation": "(Abas, 2013)"}, "properties": {"noteIndex": 0}, "schema": "h</vt:lpwstr>
  </property>
  <property fmtid="{D5CDD505-2E9C-101B-9397-08002B2CF9AE}" pid="269" name="Mendeley_Bookmark_nA0hH4txC8_8">
    <vt:lpwstr>ttps://github.com/citation-style-language/schema/raw/master/csl-citation.json"}</vt:lpwstr>
  </property>
  <property fmtid="{D5CDD505-2E9C-101B-9397-08002B2CF9AE}" pid="270" name="Mendeley_Bookmark_nIYSY6vIHM_1">
    <vt:lpwstr>ADDIN CSL_CITATION {"citationItems": [{"id": "ITEM-1", "itemData": {"ISBN": "9786022443834", "author": [{"dropping-particle": "", "family": "Viii", "given": "Smp Kelas", "non-dropping-particle": "", "parse-names": false, "suffix": ""}], "id": "ITEM-1", "i</vt:lpwstr>
  </property>
  <property fmtid="{D5CDD505-2E9C-101B-9397-08002B2CF9AE}" pid="271" name="Mendeley_Bookmark_nIYSY6vIHM_2">
    <vt:lpwstr>ssued": {"date-parts": [["0"]]}, "title": "Okky Fajar Tri Maryana, dkk. Okky Fajar Tri Maryana, dkk", "type": "book"}, "uris": ["http://www.mendeley.com/documents/?uuid=0b1e58a1-c81a-4dc2-b02a-510c2d330246"]}], "mendeley": {"formattedCitation": "(Viii, n.</vt:lpwstr>
  </property>
  <property fmtid="{D5CDD505-2E9C-101B-9397-08002B2CF9AE}" pid="272" name="Mendeley_Bookmark_nIYSY6vIHM_3">
    <vt:lpwstr>d.)", "plainTextFormattedCitation": "(Viii, n.d.)", "previouslyFormattedCitation": "(Viii, n.d.)"}, "properties": {"noteIndex": 0}, "schema": "https://github.com/citation-style-language/schema/raw/master/csl-citation.json"}</vt:lpwstr>
  </property>
  <property fmtid="{D5CDD505-2E9C-101B-9397-08002B2CF9AE}" pid="273" name="Mendeley_Bookmark_npVWBB0tXU_1">
    <vt:lpwstr>ADDIN CSL_CITATION {"citationItems": [{"id": "ITEM-1", "itemData": {"DOI": "10.31004/cendekia.v6i1.986", "ISSN": "2614-3038", "abstract": "Penelitian ini bertujuan untuk mengetahui : (1) validitas, (2) kepraktisan dan , (3) efektivitas\u00a0 pada media mo</vt:lpwstr>
  </property>
  <property fmtid="{D5CDD505-2E9C-101B-9397-08002B2CF9AE}" pid="274" name="Mendeley_Bookmark_npVWBB0tXU_10">
    <vt:lpwstr>t al., 2021)", "plainTextFormattedCitation": "(Septia et al., 2021)", "previouslyFormattedCitation": "(Septia et al., 2021)"}, "properties": {"noteIndex": 0}, "schema": "https://github.com/citation-style-language/schema/raw/master/csl-citation.json"}</vt:lpwstr>
  </property>
  <property fmtid="{D5CDD505-2E9C-101B-9397-08002B2CF9AE}" pid="275" name="Mendeley_Bookmark_npVWBB0tXU_2">
    <vt:lpwstr>bile learning berbasis android. Jenis penelitian ini adalah penelitian Research and Development. Pada penelitian ini menggunakan model pengembangan ADDIE. Subjek penelitian adalah guru,\u00a0 25 siswa kelas X Akuntansi SMK Hassina dan para validator. Inst</vt:lpwstr>
  </property>
  <property fmtid="{D5CDD505-2E9C-101B-9397-08002B2CF9AE}" pid="276" name="Mendeley_Bookmark_npVWBB0tXU_3">
    <vt:lpwstr>rumen yang digunakan pada penelitian ini yaitu lembar validasi ahli materi dan ahli media untuk memperoleh hasil uji validitas media serta angket respon guru dan siswa untuk mengukur kepraktisan dari media dan tes kemampuan pemahaman konsep matematis sisw</vt:lpwstr>
  </property>
  <property fmtid="{D5CDD505-2E9C-101B-9397-08002B2CF9AE}" pid="277" name="Mendeley_Bookmark_npVWBB0tXU_4">
    <vt:lpwstr>a untuk memperoleh hasil efektif dari media. Hasil penilaian kelayakan oleh validator menunjukkan bahwa media mendapat penilaian sebesar 88,33 % dari ahli media dan\u00a0 84,61 % dari ahli materi, sehingga sangat valid dan layak untuk diuji cobakan. Hasil</vt:lpwstr>
  </property>
  <property fmtid="{D5CDD505-2E9C-101B-9397-08002B2CF9AE}" pid="278" name="Mendeley_Bookmark_npVWBB0tXU_5">
    <vt:lpwstr> uji coba\u00a0 diperoleh respon yaitu\u00a0 84,615% dari guru dan 86,363% dari siswa, sehingga produk termasuk kedalam kategori sangat praktis. Kemudian hasil analisis tes siswa berdasarkan pedoman penskoran pemahaman konsep matematis diperoleh skor tota</vt:lpwstr>
  </property>
  <property fmtid="{D5CDD505-2E9C-101B-9397-08002B2CF9AE}" pid="279" name="Mendeley_Bookmark_npVWBB0tXU_6">
    <vt:lpwstr>l awal sebesar 253 dan skor total akhir sebesar 574. Berdasarkan uji N-Gain diperoleh hasil rata-rata sebesar 72,55% dengan kategori tinggi.", "author": [{"dropping-particle": "", "family": "Septia", "given": "Yesi Lusiana", "non-dropping-particle": "", "</vt:lpwstr>
  </property>
  <property fmtid="{D5CDD505-2E9C-101B-9397-08002B2CF9AE}" pid="280" name="Mendeley_Bookmark_npVWBB0tXU_7">
    <vt:lpwstr>parse-names": false, "suffix": ""}, {"dropping-particle": "", "family": "Nurcahyono", "given": "Novi Andri", "non-dropping-particle": "", "parse-names": false, "suffix": ""}, {"dropping-particle": "", "family": "Balkist", "given": "Pujia Siti", "non-dropp</vt:lpwstr>
  </property>
  <property fmtid="{D5CDD505-2E9C-101B-9397-08002B2CF9AE}" pid="281" name="Mendeley_Bookmark_npVWBB0tXU_8">
    <vt:lpwstr>ing-particle": "", "parse-names": false, "suffix": ""}], "container-title": "Jurnal Cendekia : Jurnal Pendidikan Matematika", "id": "ITEM-1", "issue": "1", "issued": {"date-parts": [["2021"]]}, "page": "35-47", "title": "Pengembangan Media Baret Berbasis </vt:lpwstr>
  </property>
  <property fmtid="{D5CDD505-2E9C-101B-9397-08002B2CF9AE}" pid="282" name="Mendeley_Bookmark_npVWBB0tXU_9">
    <vt:lpwstr>Android untuk Meningkatkan Kemampuan Pemahaman Konsep Matematis Siswa SMK", "type": "article-journal", "volume": "6"}, "uris": ["http://www.mendeley.com/documents/?uuid=1d330ebe-b56f-41d9-8705-eae19799c017"]}], "mendeley": {"formattedCitation": "(Septia e</vt:lpwstr>
  </property>
  <property fmtid="{D5CDD505-2E9C-101B-9397-08002B2CF9AE}" pid="283" name="Mendeley_Bookmark_oZlrNComUj_1">
    <vt:lpwstr>ADDIN CSL_CITATION {"citationItems": [{"id": "ITEM-1", "itemData": {"ISBN": "9786029933420", "abstract": "Penelitian ini bertujuan untuk mengetahui kepuasan mahasiswa terhadap website Universitas Negeri Yogyakarta (UNY). Populasi dalam penelitian ini adal</vt:lpwstr>
  </property>
  <property fmtid="{D5CDD505-2E9C-101B-9397-08002B2CF9AE}" pid="284" name="Mendeley_Bookmark_oZlrNComUj_2">
    <vt:lpwstr>ah seluruh mahasiswa UNY. Sampel penelitian berjumlah 350 mahasiswa pada masing-masing Program Studi yang diambil secara proportional random sampling. Teknik pengumpulan data menggunakan angket. Sebelum angket digunakan untuk mengumpulkan data diuji valid</vt:lpwstr>
  </property>
  <property fmtid="{D5CDD505-2E9C-101B-9397-08002B2CF9AE}" pid="285" name="Mendeley_Bookmark_oZlrNComUj_3">
    <vt:lpwstr>itas dan reliabilitasnya. Uji validitas instrumen digunakan analisis faktor dan analisis skor butir dengan skor total. Teknik analisis data yang digunakan adalah analisis deskriptif dengan persentase. Hasil penelitian dengan metode Chi Square dan Webqual </vt:lpwstr>
  </property>
  <property fmtid="{D5CDD505-2E9C-101B-9397-08002B2CF9AE}" pid="286" name="Mendeley_Bookmark_oZlrNComUj_4">
    <vt:lpwstr>(www.webqual.co.uk) pengukuran berdasarkan quality function deployment (QFD) adalah untuk mengukur kualitas dari sebuah website berdasarkan instrument-instrumen penelitian yang dapat dikategorikan kedalam tiga variable yaitu : usability, information quali</vt:lpwstr>
  </property>
  <property fmtid="{D5CDD505-2E9C-101B-9397-08002B2CF9AE}" pid="287" name="Mendeley_Bookmark_oZlrNComUj_5">
    <vt:lpwstr>ty, dan services interaction. Kesemuanya adalah pengukuran kepuasan konsumen atau user terhadap kualitas dari website.", "author": [{"dropping-particle": "", "family": "Abas", "given": "Wahiddin", "non-dropping-particle": "", "parse-names": false, "suffix</vt:lpwstr>
  </property>
  <property fmtid="{D5CDD505-2E9C-101B-9397-08002B2CF9AE}" pid="288" name="Mendeley_Bookmark_oZlrNComUj_6">
    <vt:lpwstr>": ""}], "container-title": "Manajemen", "id": "ITEM-1", "issued": {"date-parts": [["2013"]]}, "page": "1-6", "title": "Analisa Kepuasan Mahasiswa Terhadap Website Universitas Negeri Yogyakarta (Uny)", "type": "article-journal"}, "uris": ["http://www.mend</vt:lpwstr>
  </property>
  <property fmtid="{D5CDD505-2E9C-101B-9397-08002B2CF9AE}" pid="289" name="Mendeley_Bookmark_oZlrNComUj_7">
    <vt:lpwstr>eley.com/documents/?uuid=45f900e6-6e2c-4cc4-9613-67692447bb75"]}], "mendeley": {"formattedCitation": "(Abas, 2013)", "plainTextFormattedCitation": "(Abas, 2013)", "previouslyFormattedCitation": "(Abas, 2013)"}, "properties": {"noteIndex": 0}, "schema": "h</vt:lpwstr>
  </property>
  <property fmtid="{D5CDD505-2E9C-101B-9397-08002B2CF9AE}" pid="290" name="Mendeley_Bookmark_oZlrNComUj_8">
    <vt:lpwstr>ttps://github.com/citation-style-language/schema/raw/master/csl-citation.json"}</vt:lpwstr>
  </property>
  <property fmtid="{D5CDD505-2E9C-101B-9397-08002B2CF9AE}" pid="291" name="Mendeley_Bookmark_qOeLcU3I8s_1">
    <vt:lpwstr>ADDIN CSL_CITATION {"citationItems": [{"id": "ITEM-1", "itemData": {"DOI": "10.32505/al-azkiya.v5i2.2155", "ISSN": "2745-7656", "abstract": "This study discusses the implementation of demonstration methods to improve student learning outcomes. The library</vt:lpwstr>
  </property>
  <property fmtid="{D5CDD505-2E9C-101B-9397-08002B2CF9AE}" pid="292" name="Mendeley_Bookmark_qOeLcU3I8s_2">
    <vt:lpwstr> research method used a qualitative descriptive approach. The results of this study from several theses and journals show that demonstration methods can improve student learning outcomes. As for the obstacles faced by several writers Nyoman Kariasa, Asmia</vt:lpwstr>
  </property>
  <property fmtid="{D5CDD505-2E9C-101B-9397-08002B2CF9AE}" pid="293" name="Mendeley_Bookmark_qOeLcU3I8s_3">
    <vt:lpwstr>ti, Yung Antonius, Mastar Asran, Abdussamad., Nurhayat, Syarifah Fadilah, Mutmainnah, Alisman, Siti Rofi'ah, Indri Sofatun, Syarianty Devi. namely the delivery of teacher material that is still lacking, and the lack of teaching aids available in the madra</vt:lpwstr>
  </property>
  <property fmtid="{D5CDD505-2E9C-101B-9397-08002B2CF9AE}" pid="294" name="Mendeley_Bookmark_qOeLcU3I8s_4">
    <vt:lpwstr>sah, and limited time is limited", "author": [{"dropping-particle": "", "family": "Endayani", "given": "TB", "non-dropping-particle": "", "parse-names": false, "suffix": ""}, {"dropping-particle": "", "family": "Rina", "given": "Cut", "non-dropping-partic</vt:lpwstr>
  </property>
  <property fmtid="{D5CDD505-2E9C-101B-9397-08002B2CF9AE}" pid="295" name="Mendeley_Bookmark_qOeLcU3I8s_5">
    <vt:lpwstr>le": "", "parse-names": false, "suffix": ""}, {"dropping-particle": "", "family": "Agustina", "given": "Maya", "non-dropping-particle": "", "parse-names": false, "suffix": ""}], "container-title": "Al - Azkiya : Jurnal Ilmiah Pendidikan MI/SD", "id": "ITE</vt:lpwstr>
  </property>
  <property fmtid="{D5CDD505-2E9C-101B-9397-08002B2CF9AE}" pid="296" name="Mendeley_Bookmark_qOeLcU3I8s_6">
    <vt:lpwstr>M-1", "issue": "2", "issued": {"date-parts": [["2020"]]}, "page": "150-158", "title": "Metode Demonstrasi Untuk Meningkatkan Hasil Belajar Siswa", "type": "article-journal", "volume": "5"}, "uris": ["http://www.mendeley.com/documents/?uuid=3901ea82-bac7-4</vt:lpwstr>
  </property>
  <property fmtid="{D5CDD505-2E9C-101B-9397-08002B2CF9AE}" pid="297" name="Mendeley_Bookmark_qOeLcU3I8s_7">
    <vt:lpwstr>aae-8337-5b9b575b6cac"]}], "mendeley": {"formattedCitation": "(Endayani et al., 2020)", "plainTextFormattedCitation": "(Endayani et al., 2020)", "previouslyFormattedCitation": "(Endayani et al., 2020)"}, "properties": {"noteIndex": 0}, "schema": "https://</vt:lpwstr>
  </property>
  <property fmtid="{D5CDD505-2E9C-101B-9397-08002B2CF9AE}" pid="298" name="Mendeley_Bookmark_qOeLcU3I8s_8">
    <vt:lpwstr>github.com/citation-style-language/schema/raw/master/csl-citation.json"}</vt:lpwstr>
  </property>
  <property fmtid="{D5CDD505-2E9C-101B-9397-08002B2CF9AE}" pid="299" name="Mendeley_Bookmark_qZdnXrUj5T_1">
    <vt:lpwstr>ADDIN CSL_CITATION {"citationItems": [{"id": "ITEM-1", "itemData": {"abstract": "Perkembangan teknologi zaman sekarang semakin pesat dan sudah dimanfaatkan pada segala bidang, termasuk dalam bidang Inventory (inventaris) dan teknologi pendukungnya telah b</vt:lpwstr>
  </property>
  <property fmtid="{D5CDD505-2E9C-101B-9397-08002B2CF9AE}" pid="300" name="Mendeley_Bookmark_qZdnXrUj5T_10">
    <vt:lpwstr>"plainTextFormattedCitation": "(Fransisca &amp; Putri, 2019)", "previouslyFormattedCitation": "(Fransisca &amp; Putri, 2019)"}, "properties": {"noteIndex": 0}, "schema": "https://github.com/citation-style-language/schema/raw/master/csl-citation.json"}</vt:lpwstr>
  </property>
  <property fmtid="{D5CDD505-2E9C-101B-9397-08002B2CF9AE}" pid="301" name="Mendeley_Bookmark_qZdnXrUj5T_2">
    <vt:lpwstr>anyak di lakukan disegala lembaga termasuk lembaga pendidikan. Disini peneliti melihat adanya kesempatan Sekolah Menegah Kejuruan (SMK) Global untuk memanfaatkan teknologi yang mampu mempermudah dalam melakukan pendataan inventaris dan menggunakan media y</vt:lpwstr>
  </property>
  <property fmtid="{D5CDD505-2E9C-101B-9397-08002B2CF9AE}" pid="302" name="Mendeley_Bookmark_qZdnXrUj5T_3">
    <vt:lpwstr>ang mudah dioperasikan. Sebelumnya media yang ada tidak efektif. Karena harus melakukan pencatatan data inventaris secara manual, perhitungan inventaris juga manual dan laporan inventaris yang tidak tepat. Maka dari itu peneliti ingin menerapkan sebuah ap</vt:lpwstr>
  </property>
  <property fmtid="{D5CDD505-2E9C-101B-9397-08002B2CF9AE}" pid="303" name="Mendeley_Bookmark_qZdnXrUj5T_4">
    <vt:lpwstr>likasi berbasis deskop untuk mengatur inventaris yang ada pada SMK Global, dan tujuannya adalah perekaman data telah tersistem, kemudahan dalam melakukan pendataan dengan teknologi RFID dan Barcode sehingga tidak perlu melakukan pecarian dengan membuka ar</vt:lpwstr>
  </property>
  <property fmtid="{D5CDD505-2E9C-101B-9397-08002B2CF9AE}" pid="304" name="Mendeley_Bookmark_qZdnXrUj5T_5">
    <vt:lpwstr>sip-arsip laporan manualnya dan mempermudah dalam laporan inventaris-nya. Metode Research And Development (R&amp;D) merupakan metode yang digunakan untuk menghasilkan produk tertentu dan menguji keefektifan suatu produk. Pemanfaatan Teknologi RFID Untuk Penge</vt:lpwstr>
  </property>
  <property fmtid="{D5CDD505-2E9C-101B-9397-08002B2CF9AE}" pid="305" name="Mendeley_Bookmark_qZdnXrUj5T_6">
    <vt:lpwstr>lolaan Inventaris Sekolah dengan Metode Research And Development (R&amp;D) membantu bagian Kepala Tata Usaha dan Staff Tata Usaha dalam memenuhi pendataan, laporan inventaris serta proses peminjaman dan pengembalian inventaris barang kepada Peminjam lebih efi</vt:lpwstr>
  </property>
  <property fmtid="{D5CDD505-2E9C-101B-9397-08002B2CF9AE}" pid="306" name="Mendeley_Bookmark_qZdnXrUj5T_7">
    <vt:lpwstr>sien dan efektif.", "author": [{"dropping-particle": "", "family": "Fransisca", "given": "Selly", "non-dropping-particle": "", "parse-names": false, "suffix": ""}, {"dropping-particle": "", "family": "Putri", "given": "Ramalia Noratama", "non-dropping-par</vt:lpwstr>
  </property>
  <property fmtid="{D5CDD505-2E9C-101B-9397-08002B2CF9AE}" pid="307" name="Mendeley_Bookmark_qZdnXrUj5T_8">
    <vt:lpwstr>ticle": "", "parse-names": false, "suffix": ""}], "container-title": "Jurnal Mahasiswa Aplikasi Teknologi Komputer dan Informasi", "id": "ITEM-1", "issue": "1", "issued": {"date-parts": [["2019"]]}, "page": "72-75", "title": "Pemanfaatan Teknologi RFID Un</vt:lpwstr>
  </property>
  <property fmtid="{D5CDD505-2E9C-101B-9397-08002B2CF9AE}" pid="308" name="Mendeley_Bookmark_qZdnXrUj5T_9">
    <vt:lpwstr>tuk Pengelolaan Inventaris Sekolah Dengan Metode (R&amp;D)", "type": "article-journal", "volume": "1"}, "uris": ["http://www.mendeley.com/documents/?uuid=4ce66b13-1b52-4d79-bf66-a4dfc2806e18"]}], "mendeley": {"formattedCitation": "(Fransisca &amp; Putri, 2019)", </vt:lpwstr>
  </property>
  <property fmtid="{D5CDD505-2E9C-101B-9397-08002B2CF9AE}" pid="309" name="Mendeley_Bookmark_rXvbX62N7j_1">
    <vt:lpwstr>ADDIN CSL_CITATION {"citationItems": [{"id": "ITEM-1", "itemData": {"DOI": "10.34005/akademika.v9i01.813", "ISSN": "2089-4341", "abstract": "This research aims to determine the results of the development of web-based learning media for Islamic Religious E</vt:lpwstr>
  </property>
  <property fmtid="{D5CDD505-2E9C-101B-9397-08002B2CF9AE}" pid="310" name="Mendeley_Bookmark_rXvbX62N7j_2">
    <vt:lpwstr>ducation (PAI) which is valid and practical. This learning media development model refers to the 4-D development model (Four D-Model). This research was conducted at Unismuh Makassar Junior High School with research subjects 30 students and 1 teacher Isla</vt:lpwstr>
  </property>
  <property fmtid="{D5CDD505-2E9C-101B-9397-08002B2CF9AE}" pid="311" name="Mendeley_Bookmark_rXvbX62N7j_3">
    <vt:lpwstr>mic Education. The instruments used were validation sheets, student activity, teacher response and students. The data collection techniques used observation sheet instruments and student and teacher response questionnaires. The analysis used is descriptiv</vt:lpwstr>
  </property>
  <property fmtid="{D5CDD505-2E9C-101B-9397-08002B2CF9AE}" pid="312" name="Mendeley_Bookmark_rXvbX62N7j_4">
    <vt:lpwstr>e qualitative statistical analysis. Based on the results of research and development shows that the media developed after validation is declared valid and reasonable for testing. The results of testing practicality show that the web-based learning media i</vt:lpwstr>
  </property>
  <property fmtid="{D5CDD505-2E9C-101B-9397-08002B2CF9AE}" pid="313" name="Mendeley_Bookmark_rXvbX62N7j_5">
    <vt:lpwstr>s practical because it has fulfills the criteria with the results: 1) students' activities in learning are carried out as expected, 2) teachers give excellent responses and, 3) students provide good response to the learning media. So it can be concluded t</vt:lpwstr>
  </property>
  <property fmtid="{D5CDD505-2E9C-101B-9397-08002B2CF9AE}" pid="314" name="Mendeley_Bookmark_rXvbX62N7j_6">
    <vt:lpwstr>hat in the development of learning media activities fulfill valid and practical criteria used in the learning process especially in PAI subjects in class VIII.", "author": [{"dropping-particle": "", "family": "Nasir", "given": "Nasir", "non-dropping-parti</vt:lpwstr>
  </property>
  <property fmtid="{D5CDD505-2E9C-101B-9397-08002B2CF9AE}" pid="315" name="Mendeley_Bookmark_rXvbX62N7j_7">
    <vt:lpwstr>cle": "", "parse-names": false, "suffix": ""}], "container-title": "Akademika", "id": "ITEM-1", "issue": "01", "issued": {"date-parts": [["2020"]]}, "page": "127-138", "title": "Pengembangan Media Pembelajaran Pendidikan Agama Islam (Pai) Berbasis Web Di </vt:lpwstr>
  </property>
  <property fmtid="{D5CDD505-2E9C-101B-9397-08002B2CF9AE}" pid="316" name="Mendeley_Bookmark_rXvbX62N7j_8">
    <vt:lpwstr>Kelas Viii Smp Unismuh Makassar", "type": "article-journal", "volume": "9"}, "uris": ["http://www.mendeley.com/documents/?uuid=dbd679ec-5e9b-4eb4-ba07-519136729a27"]}], "mendeley": {"formattedCitation": "(Nasir, 2020)", "plainTextFormattedCitation": "(Nas</vt:lpwstr>
  </property>
  <property fmtid="{D5CDD505-2E9C-101B-9397-08002B2CF9AE}" pid="317" name="Mendeley_Bookmark_rXvbX62N7j_9">
    <vt:lpwstr>ir, 2020)", "previouslyFormattedCitation": "(Nasir, 2020)"}, "properties": {"noteIndex": 0}, "schema": "https://github.com/citation-style-language/schema/raw/master/csl-citation.json"}</vt:lpwstr>
  </property>
  <property fmtid="{D5CDD505-2E9C-101B-9397-08002B2CF9AE}" pid="318" name="Mendeley_Bookmark_rfbiMGRwC7_1">
    <vt:lpwstr>ADDIN CSL_CITATION {"citationItems": [{"id": "ITEM-1", "itemData": {"ISBN": "9786029933420", "abstract": "Penelitian ini bertujuan untuk mengetahui kepuasan mahasiswa terhadap website Universitas Negeri Yogyakarta (UNY). Populasi dalam penelitian ini adal</vt:lpwstr>
  </property>
  <property fmtid="{D5CDD505-2E9C-101B-9397-08002B2CF9AE}" pid="319" name="Mendeley_Bookmark_rfbiMGRwC7_2">
    <vt:lpwstr>ah seluruh mahasiswa UNY. Sampel penelitian berjumlah 350 mahasiswa pada masing-masing Program Studi yang diambil secara proportional random sampling. Teknik pengumpulan data menggunakan angket. Sebelum angket digunakan untuk mengumpulkan data diuji valid</vt:lpwstr>
  </property>
  <property fmtid="{D5CDD505-2E9C-101B-9397-08002B2CF9AE}" pid="320" name="Mendeley_Bookmark_rfbiMGRwC7_3">
    <vt:lpwstr>itas dan reliabilitasnya. Uji validitas instrumen digunakan analisis faktor dan analisis skor butir dengan skor total. Teknik analisis data yang digunakan adalah analisis deskriptif dengan persentase. Hasil penelitian dengan metode Chi Square dan Webqual </vt:lpwstr>
  </property>
  <property fmtid="{D5CDD505-2E9C-101B-9397-08002B2CF9AE}" pid="321" name="Mendeley_Bookmark_rfbiMGRwC7_4">
    <vt:lpwstr>(www.webqual.co.uk) pengukuran berdasarkan quality function deployment (QFD) adalah untuk mengukur kualitas dari sebuah website berdasarkan instrument-instrumen penelitian yang dapat dikategorikan kedalam tiga variable yaitu : usability, information quali</vt:lpwstr>
  </property>
  <property fmtid="{D5CDD505-2E9C-101B-9397-08002B2CF9AE}" pid="322" name="Mendeley_Bookmark_rfbiMGRwC7_5">
    <vt:lpwstr>ty, dan services interaction. Kesemuanya adalah pengukuran kepuasan konsumen atau user terhadap kualitas dari website.", "author": [{"dropping-particle": "", "family": "Abas", "given": "Wahiddin", "non-dropping-particle": "", "parse-names": false, "suffix</vt:lpwstr>
  </property>
  <property fmtid="{D5CDD505-2E9C-101B-9397-08002B2CF9AE}" pid="323" name="Mendeley_Bookmark_rfbiMGRwC7_6">
    <vt:lpwstr>": ""}], "container-title": "Manajemen", "id": "ITEM-1", "issued": {"date-parts": [["2013"]]}, "page": "1-6", "title": "Analisa Kepuasan Mahasiswa Terhadap Website Universitas Negeri Yogyakarta (Uny)", "type": "article-journal"}, "uris": ["http://www.mend</vt:lpwstr>
  </property>
  <property fmtid="{D5CDD505-2E9C-101B-9397-08002B2CF9AE}" pid="324" name="Mendeley_Bookmark_rfbiMGRwC7_7">
    <vt:lpwstr>eley.com/documents/?uuid=45f900e6-6e2c-4cc4-9613-67692447bb75"]}], "mendeley": {"formattedCitation": "(Abas, 2013)", "plainTextFormattedCitation": "(Abas, 2013)", "previouslyFormattedCitation": "(Abas, 2013)"}, "properties": {"noteIndex": 0}, "schema": "h</vt:lpwstr>
  </property>
  <property fmtid="{D5CDD505-2E9C-101B-9397-08002B2CF9AE}" pid="325" name="Mendeley_Bookmark_rfbiMGRwC7_8">
    <vt:lpwstr>ttps://github.com/citation-style-language/schema/raw/master/csl-citation.json"}</vt:lpwstr>
  </property>
  <property fmtid="{D5CDD505-2E9C-101B-9397-08002B2CF9AE}" pid="326" name="Mendeley_Bookmark_uhqD1lnY9i_1">
    <vt:lpwstr>ADDIN CSL_CITATION {"citationItems": [{"id": "ITEM-1", "itemData": {"DOI": "10.31004/cendekia.v6i1.986", "ISSN": "2614-3038", "abstract": "Penelitian ini bertujuan untuk mengetahui : (1) validitas, (2) kepraktisan dan , (3) efektivitas\u00a0 pada media mo</vt:lpwstr>
  </property>
  <property fmtid="{D5CDD505-2E9C-101B-9397-08002B2CF9AE}" pid="327" name="Mendeley_Bookmark_uhqD1lnY9i_10">
    <vt:lpwstr>t al., 2021)", "plainTextFormattedCitation": "(Septia et al., 2021)", "previouslyFormattedCitation": "(Septia et al., 2021)"}, "properties": {"noteIndex": 0}, "schema": "https://github.com/citation-style-language/schema/raw/master/csl-citation.json"}</vt:lpwstr>
  </property>
  <property fmtid="{D5CDD505-2E9C-101B-9397-08002B2CF9AE}" pid="328" name="Mendeley_Bookmark_uhqD1lnY9i_2">
    <vt:lpwstr>bile learning berbasis android. Jenis penelitian ini adalah penelitian Research and Development. Pada penelitian ini menggunakan model pengembangan ADDIE. Subjek penelitian adalah guru,\u00a0 25 siswa kelas X Akuntansi SMK Hassina dan para validator. Inst</vt:lpwstr>
  </property>
  <property fmtid="{D5CDD505-2E9C-101B-9397-08002B2CF9AE}" pid="329" name="Mendeley_Bookmark_uhqD1lnY9i_3">
    <vt:lpwstr>rumen yang digunakan pada penelitian ini yaitu lembar validasi ahli materi dan ahli media untuk memperoleh hasil uji validitas media serta angket respon guru dan siswa untuk mengukur kepraktisan dari media dan tes kemampuan pemahaman konsep matematis sisw</vt:lpwstr>
  </property>
  <property fmtid="{D5CDD505-2E9C-101B-9397-08002B2CF9AE}" pid="330" name="Mendeley_Bookmark_uhqD1lnY9i_4">
    <vt:lpwstr>a untuk memperoleh hasil efektif dari media. Hasil penilaian kelayakan oleh validator menunjukkan bahwa media mendapat penilaian sebesar 88,33 % dari ahli media dan\u00a0 84,61 % dari ahli materi, sehingga sangat valid dan layak untuk diuji cobakan. Hasil</vt:lpwstr>
  </property>
  <property fmtid="{D5CDD505-2E9C-101B-9397-08002B2CF9AE}" pid="331" name="Mendeley_Bookmark_uhqD1lnY9i_5">
    <vt:lpwstr> uji coba\u00a0 diperoleh respon yaitu\u00a0 84,615% dari guru dan 86,363% dari siswa, sehingga produk termasuk kedalam kategori sangat praktis. Kemudian hasil analisis tes siswa berdasarkan pedoman penskoran pemahaman konsep matematis diperoleh skor tota</vt:lpwstr>
  </property>
  <property fmtid="{D5CDD505-2E9C-101B-9397-08002B2CF9AE}" pid="332" name="Mendeley_Bookmark_uhqD1lnY9i_6">
    <vt:lpwstr>l awal sebesar 253 dan skor total akhir sebesar 574. Berdasarkan uji N-Gain diperoleh hasil rata-rata sebesar 72,55% dengan kategori tinggi.", "author": [{"dropping-particle": "", "family": "Septia", "given": "Yesi Lusiana", "non-dropping-particle": "", "</vt:lpwstr>
  </property>
  <property fmtid="{D5CDD505-2E9C-101B-9397-08002B2CF9AE}" pid="333" name="Mendeley_Bookmark_uhqD1lnY9i_7">
    <vt:lpwstr>parse-names": false, "suffix": ""}, {"dropping-particle": "", "family": "Nurcahyono", "given": "Novi Andri", "non-dropping-particle": "", "parse-names": false, "suffix": ""}, {"dropping-particle": "", "family": "Balkist", "given": "Pujia Siti", "non-dropp</vt:lpwstr>
  </property>
  <property fmtid="{D5CDD505-2E9C-101B-9397-08002B2CF9AE}" pid="334" name="Mendeley_Bookmark_uhqD1lnY9i_8">
    <vt:lpwstr>ing-particle": "", "parse-names": false, "suffix": ""}], "container-title": "Jurnal Cendekia : Jurnal Pendidikan Matematika", "id": "ITEM-1", "issue": "1", "issued": {"date-parts": [["2021"]]}, "page": "35-47", "title": "Pengembangan Media Baret Berbasis </vt:lpwstr>
  </property>
  <property fmtid="{D5CDD505-2E9C-101B-9397-08002B2CF9AE}" pid="335" name="Mendeley_Bookmark_uhqD1lnY9i_9">
    <vt:lpwstr>Android untuk Meningkatkan Kemampuan Pemahaman Konsep Matematis Siswa SMK", "type": "article-journal", "volume": "6"}, "uris": ["http://www.mendeley.com/documents/?uuid=1d330ebe-b56f-41d9-8705-eae19799c017"]}], "mendeley": {"formattedCitation": "(Septia e</vt:lpwstr>
  </property>
  <property fmtid="{D5CDD505-2E9C-101B-9397-08002B2CF9AE}" pid="336" name="Mendeley_Bookmark_uimfD2TLWi_1">
    <vt:lpwstr>ADDIN CSL_CITATION {"citationItems": [{"id": "ITEM-1", "itemData": {"DOI": "10.34005/akademika.v9i01.813", "ISSN": "2089-4341", "abstract": "This research aims to determine the results of the development of web-based learning media for Islamic Religious E</vt:lpwstr>
  </property>
  <property fmtid="{D5CDD505-2E9C-101B-9397-08002B2CF9AE}" pid="337" name="Mendeley_Bookmark_uimfD2TLWi_2">
    <vt:lpwstr>ducation (PAI) which is valid and practical. This learning media development model refers to the 4-D development model (Four D-Model). This research was conducted at Unismuh Makassar Junior High School with research subjects 30 students and 1 teacher Isla</vt:lpwstr>
  </property>
  <property fmtid="{D5CDD505-2E9C-101B-9397-08002B2CF9AE}" pid="338" name="Mendeley_Bookmark_uimfD2TLWi_3">
    <vt:lpwstr>mic Education. The instruments used were validation sheets, student activity, teacher response and students. The data collection techniques used observation sheet instruments and student and teacher response questionnaires. The analysis used is descriptiv</vt:lpwstr>
  </property>
  <property fmtid="{D5CDD505-2E9C-101B-9397-08002B2CF9AE}" pid="339" name="Mendeley_Bookmark_uimfD2TLWi_4">
    <vt:lpwstr>e qualitative statistical analysis. Based on the results of research and development shows that the media developed after validation is declared valid and reasonable for testing. The results of testing practicality show that the web-based learning media i</vt:lpwstr>
  </property>
  <property fmtid="{D5CDD505-2E9C-101B-9397-08002B2CF9AE}" pid="340" name="Mendeley_Bookmark_uimfD2TLWi_5">
    <vt:lpwstr>s practical because it has fulfills the criteria with the results: 1) students' activities in learning are carried out as expected, 2) teachers give excellent responses and, 3) students provide good response to the learning media. So it can be concluded t</vt:lpwstr>
  </property>
  <property fmtid="{D5CDD505-2E9C-101B-9397-08002B2CF9AE}" pid="341" name="Mendeley_Bookmark_uimfD2TLWi_6">
    <vt:lpwstr>hat in the development of learning media activities fulfill valid and practical criteria used in the learning process especially in PAI subjects in class VIII.", "author": [{"dropping-particle": "", "family": "Nasir", "given": "Nasir", "non-dropping-parti</vt:lpwstr>
  </property>
  <property fmtid="{D5CDD505-2E9C-101B-9397-08002B2CF9AE}" pid="342" name="Mendeley_Bookmark_uimfD2TLWi_7">
    <vt:lpwstr>cle": "", "parse-names": false, "suffix": ""}], "container-title": "Akademika", "id": "ITEM-1", "issue": "01", "issued": {"date-parts": [["2020"]]}, "page": "127-138", "title": "Pengembangan Media Pembelajaran Pendidikan Agama Islam (Pai) Berbasis Web Di </vt:lpwstr>
  </property>
  <property fmtid="{D5CDD505-2E9C-101B-9397-08002B2CF9AE}" pid="343" name="Mendeley_Bookmark_uimfD2TLWi_8">
    <vt:lpwstr>Kelas Viii Smp Unismuh Makassar", "type": "article-journal", "volume": "9"}, "uris": ["http://www.mendeley.com/documents/?uuid=dbd679ec-5e9b-4eb4-ba07-519136729a27"]}], "mendeley": {"formattedCitation": "(Nasir, 2020)", "plainTextFormattedCitation": "(Nas</vt:lpwstr>
  </property>
  <property fmtid="{D5CDD505-2E9C-101B-9397-08002B2CF9AE}" pid="344" name="Mendeley_Bookmark_uimfD2TLWi_9">
    <vt:lpwstr>ir, 2020)", "previouslyFormattedCitation": "(Nasir, 2020)"}, "properties": {"noteIndex": 0}, "schema": "https://github.com/citation-style-language/schema/raw/master/csl-citation.json"}</vt:lpwstr>
  </property>
  <property fmtid="{D5CDD505-2E9C-101B-9397-08002B2CF9AE}" pid="345" name="Mendeley_Bookmark_v8hBQ9H3sZ_1">
    <vt:lpwstr>ADDIN CSL_CITATION {"citationItems": [{"id": "ITEM-1", "itemData": {"DOI": "10.1088/1755-1315/758/1/012018", "ISSN": "17551315", "abstract": "One branch of mathematics that is very useful in solving problems is algebra. In fact, junior high school student</vt:lpwstr>
  </property>
  <property fmtid="{D5CDD505-2E9C-101B-9397-08002B2CF9AE}" pid="346" name="Mendeley_Bookmark_v8hBQ9H3sZ_10">
    <vt:lpwstr>false, "suffix": ""}], "container-title": "IOP Conference Series: Earth and Environmental Science", "id": "ITEM-1", "issue": "1", "issued": {"date-parts": [["2021"]]}, "title": "Students' self-regulation learning ability in learning algebraic forms in wet</vt:lpwstr>
  </property>
  <property fmtid="{D5CDD505-2E9C-101B-9397-08002B2CF9AE}" pid="347" name="Mendeley_Bookmark_v8hBQ9H3sZ_11">
    <vt:lpwstr>land context with the help of interactive multimedia", "type": "article-journal", "volume": "758"}, "uris": ["http://www.mendeley.com/documents/?uuid=e1e6c4b5-ee1e-4f6f-bd06-c794b91c5652"]}], "mendeley": {"formattedCitation": "(Sukmawati et al., 2021)", "</vt:lpwstr>
  </property>
  <property fmtid="{D5CDD505-2E9C-101B-9397-08002B2CF9AE}" pid="348" name="Mendeley_Bookmark_v8hBQ9H3sZ_12">
    <vt:lpwstr>plainTextFormattedCitation": "(Sukmawati et al., 2021)", "previouslyFormattedCitation": "(Sukmawati et al., 2021)"}, "properties": {"noteIndex": 0}, "schema": "https://github.com/citation-style-language/schema/raw/master/csl-citation.json"}</vt:lpwstr>
  </property>
  <property fmtid="{D5CDD505-2E9C-101B-9397-08002B2CF9AE}" pid="349" name="Mendeley_Bookmark_v8hBQ9H3sZ_2">
    <vt:lpwstr>s still face difficulties in learning algebra. This study aimed to develop interactive multimedia on algebraic-form material with a wetland context, to describe student self-regulation learning (SRL) abilities in learning algebraic forms using interactive</vt:lpwstr>
  </property>
  <property fmtid="{D5CDD505-2E9C-101B-9397-08002B2CF9AE}" pid="350" name="Mendeley_Bookmark_v8hBQ9H3sZ_3">
    <vt:lpwstr> multimedia with wetland contexts, and to analyse the relationship between SRL ability with student learning outcomes after learning on algebraic form material in wetland context with interactive multimedia assistance. This research was a development rese</vt:lpwstr>
  </property>
  <property fmtid="{D5CDD505-2E9C-101B-9397-08002B2CF9AE}" pid="351" name="Mendeley_Bookmark_v8hBQ9H3sZ_4">
    <vt:lpwstr>arch using the ADDIE method. It was tested in small groups of seventh grade students of SMP Negeri 9 Banjarmasin. The data collection techniques used tests and questionnaires. The data analysis technique used descriptive statistics and simple linear regre</vt:lpwstr>
  </property>
  <property fmtid="{D5CDD505-2E9C-101B-9397-08002B2CF9AE}" pid="352" name="Mendeley_Bookmark_v8hBQ9H3sZ_5">
    <vt:lpwstr>ssion. The results showed that interactive multimedia on wetland context-algebraic form material was valid and could be used in learning algebraic forms in seventh grade. The trial results showed that the average student learning outcomes were in the suff</vt:lpwstr>
  </property>
  <property fmtid="{D5CDD505-2E9C-101B-9397-08002B2CF9AE}" pid="353" name="Mendeley_Bookmark_v8hBQ9H3sZ_6">
    <vt:lpwstr>icient category and as many as 80.0 percent of students had reached the KKM determined by the school. Student's SRL ability was in the medium category, and there is no influence from SRL on student learning outcomes. The further research is needed in larg</vt:lpwstr>
  </property>
  <property fmtid="{D5CDD505-2E9C-101B-9397-08002B2CF9AE}" pid="354" name="Mendeley_Bookmark_v8hBQ9H3sZ_7">
    <vt:lpwstr>e groups to analyse how the influence of students' SRL skills on learning outcomes in interactive multimedia assisted learning.", "author": [{"dropping-particle": "", "family": "Sukmawati", "given": "R. A.", "non-dropping-particle": "", "parse-names": fal</vt:lpwstr>
  </property>
  <property fmtid="{D5CDD505-2E9C-101B-9397-08002B2CF9AE}" pid="355" name="Mendeley_Bookmark_v8hBQ9H3sZ_8">
    <vt:lpwstr>se, "suffix": ""}, {"dropping-particle": "", "family": "Ridhani", "given": "M.", "non-dropping-particle": "", "parse-names": false, "suffix": ""}, {"dropping-particle": "", "family": "Adini", "given": "M. H.", "non-dropping-particle": "", "parse-names": f</vt:lpwstr>
  </property>
  <property fmtid="{D5CDD505-2E9C-101B-9397-08002B2CF9AE}" pid="356" name="Mendeley_Bookmark_v8hBQ9H3sZ_9">
    <vt:lpwstr>alse, "suffix": ""}, {"dropping-particle": "", "family": "Pramita", "given": "M.", "non-dropping-particle": "", "parse-names": false, "suffix": ""}, {"dropping-particle": "", "family": "Sari", "given": "D. P.", "non-dropping-particle": "", "parse-names": </vt:lpwstr>
  </property>
  <property fmtid="{D5CDD505-2E9C-101B-9397-08002B2CF9AE}" pid="357" name="Mendeley_Bookmark_vgTE5672n9_1">
    <vt:lpwstr>ADDIN CSL_CITATION {"citationItems": [{"id": "ITEM-1", "itemData": {"DOI": "10.32505/al-azkiya.v5i2.2155", "ISSN": "2745-7656", "abstract": "This study discusses the implementation of demonstration methods to improve student learning outcomes. The library</vt:lpwstr>
  </property>
  <property fmtid="{D5CDD505-2E9C-101B-9397-08002B2CF9AE}" pid="358" name="Mendeley_Bookmark_vgTE5672n9_2">
    <vt:lpwstr> research method used a qualitative descriptive approach. The results of this study from several theses and journals show that demonstration methods can improve student learning outcomes. As for the obstacles faced by several writers Nyoman Kariasa, Asmia</vt:lpwstr>
  </property>
  <property fmtid="{D5CDD505-2E9C-101B-9397-08002B2CF9AE}" pid="359" name="Mendeley_Bookmark_vgTE5672n9_3">
    <vt:lpwstr>ti, Yung Antonius, Mastar Asran, Abdussamad., Nurhayat, Syarifah Fadilah, Mutmainnah, Alisman, Siti Rofi'ah, Indri Sofatun, Syarianty Devi. namely the delivery of teacher material that is still lacking, and the lack of teaching aids available in the madra</vt:lpwstr>
  </property>
  <property fmtid="{D5CDD505-2E9C-101B-9397-08002B2CF9AE}" pid="360" name="Mendeley_Bookmark_vgTE5672n9_4">
    <vt:lpwstr>sah, and limited time is limited", "author": [{"dropping-particle": "", "family": "Endayani", "given": "TB", "non-dropping-particle": "", "parse-names": false, "suffix": ""}, {"dropping-particle": "", "family": "Rina", "given": "Cut", "non-dropping-partic</vt:lpwstr>
  </property>
  <property fmtid="{D5CDD505-2E9C-101B-9397-08002B2CF9AE}" pid="361" name="Mendeley_Bookmark_vgTE5672n9_5">
    <vt:lpwstr>le": "", "parse-names": false, "suffix": ""}, {"dropping-particle": "", "family": "Agustina", "given": "Maya", "non-dropping-particle": "", "parse-names": false, "suffix": ""}], "container-title": "Al - Azkiya : Jurnal Ilmiah Pendidikan MI/SD", "id": "ITE</vt:lpwstr>
  </property>
  <property fmtid="{D5CDD505-2E9C-101B-9397-08002B2CF9AE}" pid="362" name="Mendeley_Bookmark_vgTE5672n9_6">
    <vt:lpwstr>M-1", "issue": "2", "issued": {"date-parts": [["2020"]]}, "page": "150-158", "title": "Metode Demonstrasi Untuk Meningkatkan Hasil Belajar Siswa", "type": "article-journal", "volume": "5"}, "uris": ["http://www.mendeley.com/documents/?uuid=3901ea82-bac7-4</vt:lpwstr>
  </property>
  <property fmtid="{D5CDD505-2E9C-101B-9397-08002B2CF9AE}" pid="363" name="Mendeley_Bookmark_vgTE5672n9_7">
    <vt:lpwstr>aae-8337-5b9b575b6cac"]}], "mendeley": {"formattedCitation": "(Endayani et al., 2020)", "plainTextFormattedCitation": "(Endayani et al., 2020)", "previouslyFormattedCitation": "(Endayani et al., 2020)"}, "properties": {"noteIndex": 0}, "schema": "https://</vt:lpwstr>
  </property>
  <property fmtid="{D5CDD505-2E9C-101B-9397-08002B2CF9AE}" pid="364" name="Mendeley_Bookmark_vgTE5672n9_8">
    <vt:lpwstr>github.com/citation-style-language/schema/raw/master/csl-citation.json"}</vt:lpwstr>
  </property>
  <property fmtid="{D5CDD505-2E9C-101B-9397-08002B2CF9AE}" pid="365" name="Mendeley_Bookmark_xZe4rasWDY_1">
    <vt:lpwstr>ADDIN CSL_CITATION {"citationItems": [{"id": "ITEM-1", "itemData": {"abstract": "Perkembangan teknologi zaman sekarang semakin pesat dan sudah dimanfaatkan pada segala bidang, termasuk dalam bidang Inventory (inventaris) dan teknologi pendukungnya telah b</vt:lpwstr>
  </property>
  <property fmtid="{D5CDD505-2E9C-101B-9397-08002B2CF9AE}" pid="366" name="Mendeley_Bookmark_xZe4rasWDY_10">
    <vt:lpwstr>"plainTextFormattedCitation": "(Fransisca &amp; Putri, 2019)", "previouslyFormattedCitation": "(Fransisca &amp; Putri, 2019)"}, "properties": {"noteIndex": 0}, "schema": "https://github.com/citation-style-language/schema/raw/master/csl-citation.json"}</vt:lpwstr>
  </property>
  <property fmtid="{D5CDD505-2E9C-101B-9397-08002B2CF9AE}" pid="367" name="Mendeley_Bookmark_xZe4rasWDY_2">
    <vt:lpwstr>anyak di lakukan disegala lembaga termasuk lembaga pendidikan. Disini peneliti melihat adanya kesempatan Sekolah Menegah Kejuruan (SMK) Global untuk memanfaatkan teknologi yang mampu mempermudah dalam melakukan pendataan inventaris dan menggunakan media y</vt:lpwstr>
  </property>
  <property fmtid="{D5CDD505-2E9C-101B-9397-08002B2CF9AE}" pid="368" name="Mendeley_Bookmark_xZe4rasWDY_3">
    <vt:lpwstr>ang mudah dioperasikan. Sebelumnya media yang ada tidak efektif. Karena harus melakukan pencatatan data inventaris secara manual, perhitungan inventaris juga manual dan laporan inventaris yang tidak tepat. Maka dari itu peneliti ingin menerapkan sebuah ap</vt:lpwstr>
  </property>
  <property fmtid="{D5CDD505-2E9C-101B-9397-08002B2CF9AE}" pid="369" name="Mendeley_Bookmark_xZe4rasWDY_4">
    <vt:lpwstr>likasi berbasis deskop untuk mengatur inventaris yang ada pada SMK Global, dan tujuannya adalah perekaman data telah tersistem, kemudahan dalam melakukan pendataan dengan teknologi RFID dan Barcode sehingga tidak perlu melakukan pecarian dengan membuka ar</vt:lpwstr>
  </property>
  <property fmtid="{D5CDD505-2E9C-101B-9397-08002B2CF9AE}" pid="370" name="Mendeley_Bookmark_xZe4rasWDY_5">
    <vt:lpwstr>sip-arsip laporan manualnya dan mempermudah dalam laporan inventaris-nya. Metode Research And Development (R&amp;D) merupakan metode yang digunakan untuk menghasilkan produk tertentu dan menguji keefektifan suatu produk. Pemanfaatan Teknologi RFID Untuk Penge</vt:lpwstr>
  </property>
  <property fmtid="{D5CDD505-2E9C-101B-9397-08002B2CF9AE}" pid="371" name="Mendeley_Bookmark_xZe4rasWDY_6">
    <vt:lpwstr>lolaan Inventaris Sekolah dengan Metode Research And Development (R&amp;D) membantu bagian Kepala Tata Usaha dan Staff Tata Usaha dalam memenuhi pendataan, laporan inventaris serta proses peminjaman dan pengembalian inventaris barang kepada Peminjam lebih efi</vt:lpwstr>
  </property>
  <property fmtid="{D5CDD505-2E9C-101B-9397-08002B2CF9AE}" pid="372" name="Mendeley_Bookmark_xZe4rasWDY_7">
    <vt:lpwstr>sien dan efektif.", "author": [{"dropping-particle": "", "family": "Fransisca", "given": "Selly", "non-dropping-particle": "", "parse-names": false, "suffix": ""}, {"dropping-particle": "", "family": "Putri", "given": "Ramalia Noratama", "non-dropping-par</vt:lpwstr>
  </property>
  <property fmtid="{D5CDD505-2E9C-101B-9397-08002B2CF9AE}" pid="373" name="Mendeley_Bookmark_xZe4rasWDY_8">
    <vt:lpwstr>ticle": "", "parse-names": false, "suffix": ""}], "container-title": "Jurnal Mahasiswa Aplikasi Teknologi Komputer dan Informasi", "id": "ITEM-1", "issue": "1", "issued": {"date-parts": [["2019"]]}, "page": "72-75", "title": "Pemanfaatan Teknologi RFID Un</vt:lpwstr>
  </property>
  <property fmtid="{D5CDD505-2E9C-101B-9397-08002B2CF9AE}" pid="374" name="Mendeley_Bookmark_xZe4rasWDY_9">
    <vt:lpwstr>tuk Pengelolaan Inventaris Sekolah Dengan Metode (R&amp;D)", "type": "article-journal", "volume": "1"}, "uris": ["http://www.mendeley.com/documents/?uuid=4ce66b13-1b52-4d79-bf66-a4dfc2806e18"]}], "mendeley": {"formattedCitation": "(Fransisca &amp; Putri, 2019)", </vt:lpwstr>
  </property>
  <property fmtid="{D5CDD505-2E9C-101B-9397-08002B2CF9AE}" pid="375" name="Mendeley_Bookmark_xr5czce450_1">
    <vt:lpwstr>ADDIN CSL_CITATION {"citationItems": [{"id": "ITEM-1", "itemData": {"DOI": "10.34005/akademika.v9i01.813", "ISSN": "2089-4341", "abstract": "This research aims to determine the results of the development of web-based learning media for Islamic Religious E</vt:lpwstr>
  </property>
  <property fmtid="{D5CDD505-2E9C-101B-9397-08002B2CF9AE}" pid="376" name="Mendeley_Bookmark_xr5czce450_2">
    <vt:lpwstr>ducation (PAI) which is valid and practical. This learning media development model refers to the 4-D development model (Four D-Model). This research was conducted at Unismuh Makassar Junior High School with research subjects 30 students and 1 teacher Isla</vt:lpwstr>
  </property>
  <property fmtid="{D5CDD505-2E9C-101B-9397-08002B2CF9AE}" pid="377" name="Mendeley_Bookmark_xr5czce450_3">
    <vt:lpwstr>mic Education. The instruments used were validation sheets, student activity, teacher response and students. The data collection techniques used observation sheet instruments and student and teacher response questionnaires. The analysis used is descriptiv</vt:lpwstr>
  </property>
  <property fmtid="{D5CDD505-2E9C-101B-9397-08002B2CF9AE}" pid="378" name="Mendeley_Bookmark_xr5czce450_4">
    <vt:lpwstr>e qualitative statistical analysis. Based on the results of research and development shows that the media developed after validation is declared valid and reasonable for testing. The results of testing practicality show that the web-based learning media i</vt:lpwstr>
  </property>
  <property fmtid="{D5CDD505-2E9C-101B-9397-08002B2CF9AE}" pid="379" name="Mendeley_Bookmark_xr5czce450_5">
    <vt:lpwstr>s practical because it has fulfills the criteria with the results: 1) students' activities in learning are carried out as expected, 2) teachers give excellent responses and, 3) students provide good response to the learning media. So it can be concluded t</vt:lpwstr>
  </property>
  <property fmtid="{D5CDD505-2E9C-101B-9397-08002B2CF9AE}" pid="380" name="Mendeley_Bookmark_xr5czce450_6">
    <vt:lpwstr>hat in the development of learning media activities fulfill valid and practical criteria used in the learning process especially in PAI subjects in class VIII.", "author": [{"dropping-particle": "", "family": "Nasir", "given": "Nasir", "non-dropping-parti</vt:lpwstr>
  </property>
  <property fmtid="{D5CDD505-2E9C-101B-9397-08002B2CF9AE}" pid="381" name="Mendeley_Bookmark_xr5czce450_7">
    <vt:lpwstr>cle": "", "parse-names": false, "suffix": ""}], "container-title": "Akademika", "id": "ITEM-1", "issue": "01", "issued": {"date-parts": [["2020"]]}, "page": "127-138", "title": "Pengembangan Media Pembelajaran Pendidikan Agama Islam (Pai) Berbasis Web Di </vt:lpwstr>
  </property>
  <property fmtid="{D5CDD505-2E9C-101B-9397-08002B2CF9AE}" pid="382" name="Mendeley_Bookmark_xr5czce450_8">
    <vt:lpwstr>Kelas Viii Smp Unismuh Makassar", "type": "article-journal", "volume": "9"}, "uris": ["http://www.mendeley.com/documents/?uuid=dbd679ec-5e9b-4eb4-ba07-519136729a27"]}], "mendeley": {"formattedCitation": "(Nasir, 2020)", "plainTextFormattedCitation": "(Nas</vt:lpwstr>
  </property>
  <property fmtid="{D5CDD505-2E9C-101B-9397-08002B2CF9AE}" pid="383" name="Mendeley_Bookmark_xr5czce450_9">
    <vt:lpwstr>ir, 2020)", "previouslyFormattedCitation": "(Nasir, 2020)"}, "properties": {"noteIndex": 0}, "schema": "https://github.com/citation-style-language/schema/raw/master/csl-citation.json"}</vt:lpwstr>
  </property>
  <property fmtid="{D5CDD505-2E9C-101B-9397-08002B2CF9AE}" pid="384" name="Mendeley_Bookmark_ypEoYf21H8_1">
    <vt:lpwstr>ADDIN CSL_CITATION {"citationItems": [{"id": "ITEM-1", "itemData": {"ISBN": "9786022443834", "author": [{"dropping-particle": "", "family": "Viii", "given": "Smp Kelas", "non-dropping-particle": "", "parse-names": false, "suffix": ""}], "id": "ITEM-1", "i</vt:lpwstr>
  </property>
  <property fmtid="{D5CDD505-2E9C-101B-9397-08002B2CF9AE}" pid="385" name="Mendeley_Bookmark_ypEoYf21H8_2">
    <vt:lpwstr>ssued": {"date-parts": [["0"]]}, "title": "Okky Fajar Tri Maryana, dkk. Okky Fajar Tri Maryana, dkk", "type": "book"}, "uris": ["http://www.mendeley.com/documents/?uuid=0b1e58a1-c81a-4dc2-b02a-510c2d330246"]}], "mendeley": {"formattedCitation": "(Viii, n.</vt:lpwstr>
  </property>
  <property fmtid="{D5CDD505-2E9C-101B-9397-08002B2CF9AE}" pid="386" name="Mendeley_Bookmark_ypEoYf21H8_3">
    <vt:lpwstr>d.)", "plainTextFormattedCitation": "(Viii, n.d.)", "previouslyFormattedCitation": "(Viii, n.d.)"}, "properties": {"noteIndex": 0}, "schema": "https://github.com/citation-style-language/schema/raw/master/csl-citation.json"}</vt:lpwstr>
  </property>
  <property fmtid="{D5CDD505-2E9C-101B-9397-08002B2CF9AE}" pid="387" name="Mendeley_Bookmark_z0TTDedqrz_1">
    <vt:lpwstr>ADDIN Mendeley Bibliography CSL_BIBLIOGRAPHY </vt:lpwstr>
  </property>
  <property fmtid="{D5CDD505-2E9C-101B-9397-08002B2CF9AE}" pid="388" name="Mendeley_Bookmark_zLcZozxzR8_1">
    <vt:lpwstr>ADDIN Mendeley Bibliography CSL_BIBLIOGRAPHY </vt:lpwstr>
  </property>
  <property fmtid="{D5CDD505-2E9C-101B-9397-08002B2CF9AE}" pid="389" name="ZOTERO_PREF_1">
    <vt:lpwstr>&lt;data data-version="3" zotero-version="6.0.36"&gt;&lt;session id="6sPq6i3M"/&gt;&lt;style id="http://www.zotero.org/styles/apa" locale="en-US" hasBibliography="1" bibliographyStyleHasBeenSet="1"/&gt;&lt;prefs&gt;&lt;pref name="fieldType" value="ReferenceMark"/&gt;&lt;pref name="automa</vt:lpwstr>
  </property>
  <property fmtid="{D5CDD505-2E9C-101B-9397-08002B2CF9AE}" pid="390" name="ZOTERO_PREF_2">
    <vt:lpwstr>ticJournalAbbreviations" value="true"/&gt;&lt;/prefs&gt;&lt;/data&gt;</vt:lpwstr>
  </property>
</Properties>
</file>